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C507FA" w14:textId="77777777" w:rsidR="0097666B" w:rsidRPr="00707565" w:rsidRDefault="0097666B" w:rsidP="0097666B">
      <w:pPr>
        <w:rPr>
          <w:b/>
          <w:bCs/>
          <w:lang w:val="en-US"/>
        </w:rPr>
      </w:pPr>
      <w:r w:rsidRPr="00707565">
        <w:rPr>
          <w:b/>
          <w:bCs/>
          <w:lang w:val="en-US"/>
        </w:rPr>
        <w:t>Table 1.</w:t>
      </w:r>
    </w:p>
    <w:p w14:paraId="49CFEC11" w14:textId="77777777" w:rsidR="0097666B" w:rsidRPr="00707565" w:rsidRDefault="0097666B" w:rsidP="0097666B">
      <w:pPr>
        <w:rPr>
          <w:lang w:val="en-US"/>
        </w:rPr>
      </w:pPr>
      <w:r w:rsidRPr="00707565">
        <w:rPr>
          <w:lang w:val="en-US"/>
        </w:rPr>
        <w:t xml:space="preserve"> </w:t>
      </w:r>
    </w:p>
    <w:tbl>
      <w:tblPr>
        <w:tblStyle w:val="TableGrid"/>
        <w:tblW w:w="0" w:type="auto"/>
        <w:tblLook w:val="04A0" w:firstRow="1" w:lastRow="0" w:firstColumn="1" w:lastColumn="0" w:noHBand="0" w:noVBand="1"/>
      </w:tblPr>
      <w:tblGrid>
        <w:gridCol w:w="1136"/>
        <w:gridCol w:w="882"/>
        <w:gridCol w:w="749"/>
        <w:gridCol w:w="748"/>
        <w:gridCol w:w="922"/>
        <w:gridCol w:w="538"/>
        <w:gridCol w:w="748"/>
        <w:gridCol w:w="583"/>
        <w:gridCol w:w="1056"/>
        <w:gridCol w:w="1214"/>
        <w:gridCol w:w="774"/>
      </w:tblGrid>
      <w:tr w:rsidR="0097666B" w:rsidRPr="00707565" w14:paraId="65FEB17C" w14:textId="77777777" w:rsidTr="003060B3">
        <w:tc>
          <w:tcPr>
            <w:tcW w:w="3385" w:type="dxa"/>
          </w:tcPr>
          <w:p w14:paraId="48A037BE" w14:textId="77777777" w:rsidR="0097666B" w:rsidRPr="00707565" w:rsidRDefault="0097666B" w:rsidP="003060B3">
            <w:pPr>
              <w:rPr>
                <w:lang w:val="en-US"/>
              </w:rPr>
            </w:pPr>
          </w:p>
        </w:tc>
        <w:tc>
          <w:tcPr>
            <w:tcW w:w="719" w:type="dxa"/>
          </w:tcPr>
          <w:p w14:paraId="45875F9F" w14:textId="77777777" w:rsidR="0097666B" w:rsidRPr="00707565" w:rsidRDefault="0097666B" w:rsidP="003060B3">
            <w:pPr>
              <w:rPr>
                <w:lang w:val="en-US"/>
              </w:rPr>
            </w:pPr>
            <w:r w:rsidRPr="00707565">
              <w:rPr>
                <w:lang w:val="en-US"/>
              </w:rPr>
              <w:t>DIP</w:t>
            </w:r>
          </w:p>
        </w:tc>
        <w:tc>
          <w:tcPr>
            <w:tcW w:w="561" w:type="dxa"/>
          </w:tcPr>
          <w:p w14:paraId="756C2A4E" w14:textId="77777777" w:rsidR="0097666B" w:rsidRPr="00707565" w:rsidRDefault="0097666B" w:rsidP="003060B3">
            <w:pPr>
              <w:rPr>
                <w:lang w:val="en-US"/>
              </w:rPr>
            </w:pPr>
            <w:proofErr w:type="spellStart"/>
            <w:r w:rsidRPr="00707565">
              <w:rPr>
                <w:lang w:val="en-US"/>
              </w:rPr>
              <w:t>BioGRID</w:t>
            </w:r>
            <w:proofErr w:type="spellEnd"/>
          </w:p>
        </w:tc>
        <w:tc>
          <w:tcPr>
            <w:tcW w:w="518" w:type="dxa"/>
          </w:tcPr>
          <w:p w14:paraId="519FE07B" w14:textId="77777777" w:rsidR="0097666B" w:rsidRPr="00707565" w:rsidRDefault="0097666B" w:rsidP="003060B3">
            <w:pPr>
              <w:rPr>
                <w:lang w:val="en-US"/>
              </w:rPr>
            </w:pPr>
            <w:proofErr w:type="spellStart"/>
            <w:r w:rsidRPr="00707565">
              <w:rPr>
                <w:lang w:val="en-US"/>
              </w:rPr>
              <w:t>IntAct</w:t>
            </w:r>
            <w:proofErr w:type="spellEnd"/>
          </w:p>
        </w:tc>
        <w:tc>
          <w:tcPr>
            <w:tcW w:w="750" w:type="dxa"/>
          </w:tcPr>
          <w:p w14:paraId="7D73A91E" w14:textId="77777777" w:rsidR="0097666B" w:rsidRPr="00707565" w:rsidRDefault="0097666B" w:rsidP="003060B3">
            <w:pPr>
              <w:rPr>
                <w:lang w:val="en-US"/>
              </w:rPr>
            </w:pPr>
            <w:r w:rsidRPr="00707565">
              <w:rPr>
                <w:lang w:val="en-US"/>
              </w:rPr>
              <w:t>STRING</w:t>
            </w:r>
          </w:p>
        </w:tc>
        <w:tc>
          <w:tcPr>
            <w:tcW w:w="459" w:type="dxa"/>
          </w:tcPr>
          <w:p w14:paraId="592BED51" w14:textId="77777777" w:rsidR="0097666B" w:rsidRPr="00707565" w:rsidRDefault="0097666B" w:rsidP="003060B3">
            <w:pPr>
              <w:rPr>
                <w:lang w:val="en-US"/>
              </w:rPr>
            </w:pPr>
            <w:r w:rsidRPr="00707565">
              <w:rPr>
                <w:lang w:val="en-US"/>
              </w:rPr>
              <w:t>HPRD</w:t>
            </w:r>
          </w:p>
        </w:tc>
        <w:tc>
          <w:tcPr>
            <w:tcW w:w="427" w:type="dxa"/>
          </w:tcPr>
          <w:p w14:paraId="053C1B5D" w14:textId="77777777" w:rsidR="0097666B" w:rsidRPr="00707565" w:rsidRDefault="0097666B" w:rsidP="003060B3">
            <w:pPr>
              <w:rPr>
                <w:lang w:val="en-US"/>
              </w:rPr>
            </w:pPr>
            <w:r w:rsidRPr="00707565">
              <w:rPr>
                <w:lang w:val="en-US"/>
              </w:rPr>
              <w:t>MINT</w:t>
            </w:r>
          </w:p>
        </w:tc>
        <w:tc>
          <w:tcPr>
            <w:tcW w:w="493" w:type="dxa"/>
          </w:tcPr>
          <w:p w14:paraId="6DF27794" w14:textId="77777777" w:rsidR="0097666B" w:rsidRPr="00707565" w:rsidRDefault="0097666B" w:rsidP="003060B3">
            <w:pPr>
              <w:rPr>
                <w:lang w:val="en-US"/>
              </w:rPr>
            </w:pPr>
            <w:r w:rsidRPr="00707565">
              <w:rPr>
                <w:lang w:val="en-US"/>
              </w:rPr>
              <w:t>HIPPIE</w:t>
            </w:r>
          </w:p>
        </w:tc>
        <w:tc>
          <w:tcPr>
            <w:tcW w:w="429" w:type="dxa"/>
          </w:tcPr>
          <w:p w14:paraId="09E25CD5" w14:textId="77777777" w:rsidR="0097666B" w:rsidRPr="00707565" w:rsidRDefault="0097666B" w:rsidP="003060B3">
            <w:pPr>
              <w:rPr>
                <w:lang w:val="en-US"/>
              </w:rPr>
            </w:pPr>
            <w:r w:rsidRPr="00707565">
              <w:rPr>
                <w:lang w:val="en-US"/>
              </w:rPr>
              <w:t>BIND</w:t>
            </w:r>
          </w:p>
        </w:tc>
        <w:tc>
          <w:tcPr>
            <w:tcW w:w="971" w:type="dxa"/>
          </w:tcPr>
          <w:p w14:paraId="4C1018CA" w14:textId="77777777" w:rsidR="0097666B" w:rsidRPr="00707565" w:rsidRDefault="0097666B" w:rsidP="003060B3">
            <w:pPr>
              <w:rPr>
                <w:lang w:val="en-US"/>
              </w:rPr>
            </w:pPr>
            <w:r w:rsidRPr="00707565">
              <w:rPr>
                <w:lang w:val="en-US"/>
              </w:rPr>
              <w:t>Other</w:t>
            </w:r>
          </w:p>
        </w:tc>
        <w:tc>
          <w:tcPr>
            <w:tcW w:w="638" w:type="dxa"/>
          </w:tcPr>
          <w:p w14:paraId="2093ED2E" w14:textId="77777777" w:rsidR="0097666B" w:rsidRPr="00707565" w:rsidRDefault="0097666B" w:rsidP="003060B3">
            <w:pPr>
              <w:rPr>
                <w:lang w:val="en-US"/>
              </w:rPr>
            </w:pPr>
            <w:proofErr w:type="spellStart"/>
            <w:r w:rsidRPr="00707565">
              <w:rPr>
                <w:lang w:val="en-US"/>
              </w:rPr>
              <w:t>Negatome</w:t>
            </w:r>
            <w:proofErr w:type="spellEnd"/>
          </w:p>
        </w:tc>
      </w:tr>
      <w:tr w:rsidR="0097666B" w:rsidRPr="00707565" w14:paraId="06F7E13C" w14:textId="77777777" w:rsidTr="003060B3">
        <w:tc>
          <w:tcPr>
            <w:tcW w:w="3385" w:type="dxa"/>
          </w:tcPr>
          <w:p w14:paraId="76EBCF97" w14:textId="77777777" w:rsidR="0097666B" w:rsidRPr="00707565" w:rsidRDefault="0097666B" w:rsidP="003060B3">
            <w:pPr>
              <w:rPr>
                <w:lang w:val="en-US"/>
              </w:rPr>
            </w:pPr>
            <w:proofErr w:type="spellStart"/>
            <w:r w:rsidRPr="00707565">
              <w:rPr>
                <w:lang w:val="en-US"/>
              </w:rPr>
              <w:t>LightGBM</w:t>
            </w:r>
            <w:proofErr w:type="spellEnd"/>
            <w:r w:rsidRPr="00707565">
              <w:rPr>
                <w:lang w:val="en-US"/>
              </w:rPr>
              <w:t xml:space="preserve">-PPI </w:t>
            </w:r>
            <w:r>
              <w:rPr>
                <w:lang w:val="en-US"/>
              </w:rPr>
              <w:fldChar w:fldCharType="begin"/>
            </w:r>
            <w:r>
              <w:rPr>
                <w:lang w:val="en-US"/>
              </w:rPr>
              <w:instrText xml:space="preserve"> ADDIN ZOTERO_ITEM CSL_CITATION {"citationID":"llXemvmI","properties":{"formattedCitation":"(\\uc0\\u8220{}LightGBM-PPI,\\uc0\\u8221{} 2019)","plainCitation":"(“LightGBM-PPI,” 2019)","noteIndex":0},"citationItems":[{"id":2372,"uris":["http://zotero.org/users/10779866/items/2JQHWNL4"],"itemData":{"id":2372,"type":"article-journal","abstract":"Protein-protein interactions (PPIs) play an important role in cell life activities such as transcriptional regulation, signal transduction and drug si…","container-title":"Chemometrics and Intelligent Laboratory Systems","DOI":"10.1016/j.chemolab.2019.06.003","ISSN":"0169-7439","language":"en-US","note":"publisher: Elsevier","page":"54-64","source":"www.sciencedirect.com","title":"LightGBM-PPI: Predicting protein-protein interactions through LightGBM with multi-information fusion","title-short":"LightGBM-PPI","volume":"191","issued":{"date-parts":[["2019",8,15]]}}}],"schema":"https://github.com/citation-style-language/schema/raw/master/csl-citation.json"} </w:instrText>
            </w:r>
            <w:r>
              <w:rPr>
                <w:lang w:val="en-US"/>
              </w:rPr>
              <w:fldChar w:fldCharType="separate"/>
            </w:r>
            <w:r w:rsidRPr="007A0BDC">
              <w:rPr>
                <w:rFonts w:ascii="Aptos" w:cs="Times New Roman"/>
                <w:kern w:val="0"/>
                <w:lang w:val="en-US"/>
              </w:rPr>
              <w:t>(“</w:t>
            </w:r>
            <w:proofErr w:type="spellStart"/>
            <w:r w:rsidRPr="007A0BDC">
              <w:rPr>
                <w:rFonts w:ascii="Aptos" w:cs="Times New Roman"/>
                <w:kern w:val="0"/>
                <w:lang w:val="en-US"/>
              </w:rPr>
              <w:t>LightGBM</w:t>
            </w:r>
            <w:proofErr w:type="spellEnd"/>
            <w:r w:rsidRPr="007A0BDC">
              <w:rPr>
                <w:rFonts w:ascii="Aptos" w:cs="Times New Roman"/>
                <w:kern w:val="0"/>
                <w:lang w:val="en-US"/>
              </w:rPr>
              <w:t>-PPI,” 2019)</w:t>
            </w:r>
            <w:r>
              <w:rPr>
                <w:lang w:val="en-US"/>
              </w:rPr>
              <w:fldChar w:fldCharType="end"/>
            </w:r>
          </w:p>
        </w:tc>
        <w:tc>
          <w:tcPr>
            <w:tcW w:w="719" w:type="dxa"/>
          </w:tcPr>
          <w:p w14:paraId="4F87C320" w14:textId="77777777" w:rsidR="0097666B" w:rsidRPr="00707565" w:rsidRDefault="0097666B" w:rsidP="003060B3">
            <w:pPr>
              <w:rPr>
                <w:lang w:val="en-US"/>
              </w:rPr>
            </w:pPr>
          </w:p>
        </w:tc>
        <w:tc>
          <w:tcPr>
            <w:tcW w:w="561" w:type="dxa"/>
          </w:tcPr>
          <w:p w14:paraId="2655726D" w14:textId="77777777" w:rsidR="0097666B" w:rsidRPr="00707565" w:rsidRDefault="0097666B" w:rsidP="003060B3">
            <w:pPr>
              <w:rPr>
                <w:lang w:val="en-US"/>
              </w:rPr>
            </w:pPr>
          </w:p>
        </w:tc>
        <w:tc>
          <w:tcPr>
            <w:tcW w:w="518" w:type="dxa"/>
          </w:tcPr>
          <w:p w14:paraId="3713843C" w14:textId="77777777" w:rsidR="0097666B" w:rsidRPr="00707565" w:rsidRDefault="0097666B" w:rsidP="003060B3">
            <w:pPr>
              <w:rPr>
                <w:lang w:val="en-US"/>
              </w:rPr>
            </w:pPr>
          </w:p>
        </w:tc>
        <w:tc>
          <w:tcPr>
            <w:tcW w:w="750" w:type="dxa"/>
          </w:tcPr>
          <w:p w14:paraId="02C4B3F6" w14:textId="77777777" w:rsidR="0097666B" w:rsidRPr="00707565" w:rsidRDefault="0097666B" w:rsidP="003060B3">
            <w:pPr>
              <w:rPr>
                <w:lang w:val="en-US"/>
              </w:rPr>
            </w:pPr>
          </w:p>
        </w:tc>
        <w:tc>
          <w:tcPr>
            <w:tcW w:w="459" w:type="dxa"/>
          </w:tcPr>
          <w:p w14:paraId="4F38A6C1" w14:textId="77777777" w:rsidR="0097666B" w:rsidRPr="00707565" w:rsidRDefault="0097666B" w:rsidP="003060B3">
            <w:pPr>
              <w:rPr>
                <w:lang w:val="en-US"/>
              </w:rPr>
            </w:pPr>
          </w:p>
        </w:tc>
        <w:tc>
          <w:tcPr>
            <w:tcW w:w="427" w:type="dxa"/>
          </w:tcPr>
          <w:p w14:paraId="4B621168" w14:textId="77777777" w:rsidR="0097666B" w:rsidRPr="00707565" w:rsidRDefault="0097666B" w:rsidP="003060B3">
            <w:pPr>
              <w:rPr>
                <w:lang w:val="en-US"/>
              </w:rPr>
            </w:pPr>
          </w:p>
        </w:tc>
        <w:tc>
          <w:tcPr>
            <w:tcW w:w="493" w:type="dxa"/>
          </w:tcPr>
          <w:p w14:paraId="0C42A4B7" w14:textId="77777777" w:rsidR="0097666B" w:rsidRPr="00707565" w:rsidRDefault="0097666B" w:rsidP="003060B3">
            <w:pPr>
              <w:rPr>
                <w:lang w:val="en-US"/>
              </w:rPr>
            </w:pPr>
          </w:p>
        </w:tc>
        <w:tc>
          <w:tcPr>
            <w:tcW w:w="429" w:type="dxa"/>
          </w:tcPr>
          <w:p w14:paraId="73B5C377" w14:textId="77777777" w:rsidR="0097666B" w:rsidRPr="00707565" w:rsidRDefault="0097666B" w:rsidP="003060B3">
            <w:pPr>
              <w:rPr>
                <w:lang w:val="en-US"/>
              </w:rPr>
            </w:pPr>
          </w:p>
        </w:tc>
        <w:tc>
          <w:tcPr>
            <w:tcW w:w="971" w:type="dxa"/>
          </w:tcPr>
          <w:p w14:paraId="1F1894E8" w14:textId="77777777" w:rsidR="0097666B" w:rsidRPr="00707565" w:rsidRDefault="0097666B" w:rsidP="003060B3">
            <w:pPr>
              <w:rPr>
                <w:lang w:val="en-US"/>
              </w:rPr>
            </w:pPr>
            <w:r w:rsidRPr="00707565">
              <w:rPr>
                <w:lang w:val="en-US"/>
              </w:rPr>
              <w:t>Tr:7052/7052 T:12804/0</w:t>
            </w:r>
          </w:p>
        </w:tc>
        <w:tc>
          <w:tcPr>
            <w:tcW w:w="638" w:type="dxa"/>
          </w:tcPr>
          <w:p w14:paraId="0D1558AF" w14:textId="77777777" w:rsidR="0097666B" w:rsidRPr="00707565" w:rsidRDefault="0097666B" w:rsidP="003060B3">
            <w:pPr>
              <w:rPr>
                <w:lang w:val="en-US"/>
              </w:rPr>
            </w:pPr>
          </w:p>
        </w:tc>
      </w:tr>
      <w:tr w:rsidR="0097666B" w:rsidRPr="00707565" w14:paraId="12503F20" w14:textId="77777777" w:rsidTr="003060B3">
        <w:tc>
          <w:tcPr>
            <w:tcW w:w="3385" w:type="dxa"/>
          </w:tcPr>
          <w:p w14:paraId="6E885BFD" w14:textId="77777777" w:rsidR="0097666B" w:rsidRPr="00707565" w:rsidRDefault="0097666B" w:rsidP="003060B3">
            <w:pPr>
              <w:rPr>
                <w:lang w:val="en-US"/>
              </w:rPr>
            </w:pPr>
            <w:proofErr w:type="spellStart"/>
            <w:r w:rsidRPr="00707565">
              <w:rPr>
                <w:lang w:val="en-US"/>
              </w:rPr>
              <w:t>GcForest</w:t>
            </w:r>
            <w:proofErr w:type="spellEnd"/>
            <w:r w:rsidRPr="00707565">
              <w:rPr>
                <w:lang w:val="en-US"/>
              </w:rPr>
              <w:t xml:space="preserve">-PPI </w:t>
            </w:r>
            <w:r>
              <w:rPr>
                <w:lang w:val="en-US"/>
              </w:rPr>
              <w:fldChar w:fldCharType="begin"/>
            </w:r>
            <w:r>
              <w:rPr>
                <w:lang w:val="en-US"/>
              </w:rPr>
              <w:instrText xml:space="preserve"> ADDIN ZOTERO_ITEM CSL_CITATION {"citationID":"qdNkUBRD","properties":{"formattedCitation":"(\\uc0\\u8220{}Prediction of protein\\uc0\\u8211{}protein interactions based on elastic net and deep forest,\\uc0\\u8221{} 2021)","plainCitation":"(“Prediction of protein–protein interactions based on elastic net and deep forest,” 2021)","noteIndex":0},"citationItems":[{"id":2374,"uris":["http://zotero.org/users/10779866/items/UMS55N2J"],"itemData":{"id":2374,"type":"article-journal","abstract":"Prediction of protein–protein interactions (PPIs) helps to grasp molecular roots of disease. However, web-lab experiments to predict PPIs are limited …","container-title":"Expert Systems with Applications","DOI":"10.1016/j.eswa.2021.114876","ISSN":"0957-4174","language":"en-US","note":"publisher: Pergamon","page":"114876","source":"www.sciencedirect.com","title":"Prediction of protein–protein interactions based on elastic net and deep forest","volume":"176","issued":{"date-parts":[["2021",8,15]]}}}],"schema":"https://github.com/citation-style-language/schema/raw/master/csl-citation.json"} </w:instrText>
            </w:r>
            <w:r>
              <w:rPr>
                <w:lang w:val="en-US"/>
              </w:rPr>
              <w:fldChar w:fldCharType="separate"/>
            </w:r>
            <w:r w:rsidRPr="0033497D">
              <w:rPr>
                <w:rFonts w:ascii="Aptos" w:cs="Times New Roman"/>
                <w:kern w:val="0"/>
                <w:lang w:val="en-US"/>
              </w:rPr>
              <w:t>(“Prediction of protein–protein interactions based on elastic net and deep forest,” 2021)</w:t>
            </w:r>
            <w:r>
              <w:rPr>
                <w:lang w:val="en-US"/>
              </w:rPr>
              <w:fldChar w:fldCharType="end"/>
            </w:r>
          </w:p>
        </w:tc>
        <w:tc>
          <w:tcPr>
            <w:tcW w:w="719" w:type="dxa"/>
          </w:tcPr>
          <w:p w14:paraId="003DE4A9" w14:textId="77777777" w:rsidR="0097666B" w:rsidRPr="00707565" w:rsidRDefault="0097666B" w:rsidP="003060B3">
            <w:pPr>
              <w:rPr>
                <w:lang w:val="en-US"/>
              </w:rPr>
            </w:pPr>
          </w:p>
        </w:tc>
        <w:tc>
          <w:tcPr>
            <w:tcW w:w="561" w:type="dxa"/>
          </w:tcPr>
          <w:p w14:paraId="6179E2A9" w14:textId="77777777" w:rsidR="0097666B" w:rsidRPr="00707565" w:rsidRDefault="0097666B" w:rsidP="003060B3">
            <w:pPr>
              <w:rPr>
                <w:lang w:val="en-US"/>
              </w:rPr>
            </w:pPr>
          </w:p>
        </w:tc>
        <w:tc>
          <w:tcPr>
            <w:tcW w:w="518" w:type="dxa"/>
          </w:tcPr>
          <w:p w14:paraId="1BF9613D" w14:textId="77777777" w:rsidR="0097666B" w:rsidRPr="00707565" w:rsidRDefault="0097666B" w:rsidP="003060B3">
            <w:pPr>
              <w:rPr>
                <w:lang w:val="en-US"/>
              </w:rPr>
            </w:pPr>
          </w:p>
        </w:tc>
        <w:tc>
          <w:tcPr>
            <w:tcW w:w="750" w:type="dxa"/>
          </w:tcPr>
          <w:p w14:paraId="49141BFB" w14:textId="77777777" w:rsidR="0097666B" w:rsidRPr="00707565" w:rsidRDefault="0097666B" w:rsidP="003060B3">
            <w:pPr>
              <w:rPr>
                <w:lang w:val="en-US"/>
              </w:rPr>
            </w:pPr>
          </w:p>
        </w:tc>
        <w:tc>
          <w:tcPr>
            <w:tcW w:w="459" w:type="dxa"/>
          </w:tcPr>
          <w:p w14:paraId="23823637" w14:textId="77777777" w:rsidR="0097666B" w:rsidRPr="00707565" w:rsidRDefault="0097666B" w:rsidP="003060B3">
            <w:pPr>
              <w:rPr>
                <w:lang w:val="en-US"/>
              </w:rPr>
            </w:pPr>
          </w:p>
        </w:tc>
        <w:tc>
          <w:tcPr>
            <w:tcW w:w="427" w:type="dxa"/>
          </w:tcPr>
          <w:p w14:paraId="5566A123" w14:textId="77777777" w:rsidR="0097666B" w:rsidRPr="00707565" w:rsidRDefault="0097666B" w:rsidP="003060B3">
            <w:pPr>
              <w:rPr>
                <w:lang w:val="en-US"/>
              </w:rPr>
            </w:pPr>
          </w:p>
        </w:tc>
        <w:tc>
          <w:tcPr>
            <w:tcW w:w="493" w:type="dxa"/>
          </w:tcPr>
          <w:p w14:paraId="5D40AEA7" w14:textId="77777777" w:rsidR="0097666B" w:rsidRPr="00707565" w:rsidRDefault="0097666B" w:rsidP="003060B3">
            <w:pPr>
              <w:rPr>
                <w:lang w:val="en-US"/>
              </w:rPr>
            </w:pPr>
          </w:p>
        </w:tc>
        <w:tc>
          <w:tcPr>
            <w:tcW w:w="429" w:type="dxa"/>
          </w:tcPr>
          <w:p w14:paraId="15792EF0" w14:textId="77777777" w:rsidR="0097666B" w:rsidRPr="00707565" w:rsidRDefault="0097666B" w:rsidP="003060B3">
            <w:pPr>
              <w:rPr>
                <w:lang w:val="en-US"/>
              </w:rPr>
            </w:pPr>
          </w:p>
        </w:tc>
        <w:tc>
          <w:tcPr>
            <w:tcW w:w="971" w:type="dxa"/>
          </w:tcPr>
          <w:p w14:paraId="650A60BC" w14:textId="77777777" w:rsidR="0097666B" w:rsidRPr="00707565" w:rsidRDefault="0097666B" w:rsidP="003060B3">
            <w:pPr>
              <w:rPr>
                <w:lang w:val="en-US"/>
              </w:rPr>
            </w:pPr>
            <w:r w:rsidRPr="00707565">
              <w:rPr>
                <w:lang w:val="en-US"/>
              </w:rPr>
              <w:t>Tr:7052/7052</w:t>
            </w:r>
          </w:p>
          <w:p w14:paraId="5A2E0B4D" w14:textId="77777777" w:rsidR="0097666B" w:rsidRPr="00707565" w:rsidRDefault="0097666B" w:rsidP="003060B3">
            <w:pPr>
              <w:rPr>
                <w:lang w:val="en-US"/>
              </w:rPr>
            </w:pPr>
            <w:r w:rsidRPr="00707565">
              <w:rPr>
                <w:lang w:val="en-US"/>
              </w:rPr>
              <w:t>T:220/0</w:t>
            </w:r>
          </w:p>
        </w:tc>
        <w:tc>
          <w:tcPr>
            <w:tcW w:w="638" w:type="dxa"/>
          </w:tcPr>
          <w:p w14:paraId="33745E3E" w14:textId="77777777" w:rsidR="0097666B" w:rsidRPr="00707565" w:rsidRDefault="0097666B" w:rsidP="003060B3">
            <w:pPr>
              <w:rPr>
                <w:lang w:val="en-US"/>
              </w:rPr>
            </w:pPr>
          </w:p>
        </w:tc>
      </w:tr>
      <w:tr w:rsidR="0097666B" w:rsidRPr="00707565" w14:paraId="109E6BDE" w14:textId="77777777" w:rsidTr="003060B3">
        <w:tc>
          <w:tcPr>
            <w:tcW w:w="3385" w:type="dxa"/>
          </w:tcPr>
          <w:p w14:paraId="2B9276DC" w14:textId="77777777" w:rsidR="0097666B" w:rsidRPr="00707565" w:rsidRDefault="0097666B" w:rsidP="003060B3">
            <w:pPr>
              <w:rPr>
                <w:lang w:val="en-US"/>
              </w:rPr>
            </w:pPr>
            <w:r w:rsidRPr="00707565">
              <w:rPr>
                <w:lang w:val="en-US"/>
              </w:rPr>
              <w:t xml:space="preserve">FWRF </w:t>
            </w:r>
            <w:r>
              <w:rPr>
                <w:lang w:val="en-US"/>
              </w:rPr>
              <w:fldChar w:fldCharType="begin"/>
            </w:r>
            <w:r>
              <w:rPr>
                <w:lang w:val="en-US"/>
              </w:rPr>
              <w:instrText xml:space="preserve"> ADDIN ZOTERO_ITEM CSL_CITATION {"citationID":"sGMW8tZm","properties":{"formattedCitation":"(Wang et al., 2018)","plainCitation":"(Wang et al., 2018)","noteIndex":0},"citationItems":[{"id":2377,"uris":["http://zotero.org/users/10779866/items/3RDFNQSM"],"itemData":{"id":2377,"type":"article-journal","abstract":"Protein–protein interactions (PPIs) are the basis to interpret biological mechanisms of life activity, and play vital roles in the execution of various cellular processes. The development of computer technology provides a new way for the effective prediction of PPIs and greatly arouses people’s interest. The challenge of this task is that PPIs data is typically represented in high-dimensional and is likely to contain noise, which will greatly affect the performance of the classifier. In this paper, we propose a novel feature weighted rotation forest algorithm (FWRF) to solve this problem. We calculate the weight of the feature by the $$\\chi ^{2}$$ χ 2 statistical method and remove the low weight value features according to the selection rate. With this FWRF algorithm, the proposed method can eliminate the interference of useless information and make full use of the useful features to predict the interactions among proteins. In cross-validation experiment, our method obtained excellent prediction performance with the average accuracy, precision, sensitivity, MCC and AUC of 91.91, 92.51, 91.22, 83.84 and 91.60% on the H. pylori data set. We compared our method with other existing methods and the well-known classifiers, such as SVM and original rotation forest on the H. pylori data set. In addition, in order to demonstrate the ability of the FWRF algorithm, we also verified on the Yeast data set. The experimental results show that our method is more effective and robust in predicting PPIs. As a web server, the source code, H. pylori data sets and Yeast data sets used in this article are freely available at http://202.119.201.126:8888/FWRF/ .","container-title":"Soft Computing","DOI":"10.1007/s00500-017-2582-y","ISSN":"1433-7479","issue":"10","journalAbbreviation":"Soft Comput","language":"en","license":"2017 Springer-Verlag Berlin Heidelberg","note":"Company: Springer\nDistributor: Springer\nInstitution: Springer\nLabel: Springer\nnumber: 10\npublisher: Springer Berlin Heidelberg","page":"3373-3381","source":"link.springer.com","title":"An improved efficient rotation forest algorithm to predict the interactions among proteins","volume":"22","author":[{"family":"Wang","given":"Lei"},{"family":"You","given":"Zhu-Hong"},{"family":"Xia","given":"Shi-Xiong"},{"family":"Chen","given":"Xing"},{"family":"Yan","given":"Xin"},{"family":"Zhou","given":"Yong"},{"family":"Liu","given":"Feng"}],"issued":{"date-parts":[["2018",5,1]]}}}],"schema":"https://github.com/citation-style-language/schema/raw/master/csl-citation.json"} </w:instrText>
            </w:r>
            <w:r>
              <w:rPr>
                <w:lang w:val="en-US"/>
              </w:rPr>
              <w:fldChar w:fldCharType="separate"/>
            </w:r>
            <w:r>
              <w:rPr>
                <w:noProof/>
                <w:lang w:val="en-US"/>
              </w:rPr>
              <w:t>(Wang et al., 2018)</w:t>
            </w:r>
            <w:r>
              <w:rPr>
                <w:lang w:val="en-US"/>
              </w:rPr>
              <w:fldChar w:fldCharType="end"/>
            </w:r>
          </w:p>
        </w:tc>
        <w:tc>
          <w:tcPr>
            <w:tcW w:w="719" w:type="dxa"/>
          </w:tcPr>
          <w:p w14:paraId="2CE68D4C" w14:textId="77777777" w:rsidR="0097666B" w:rsidRPr="00707565" w:rsidRDefault="0097666B" w:rsidP="003060B3">
            <w:pPr>
              <w:rPr>
                <w:lang w:val="en-US"/>
              </w:rPr>
            </w:pPr>
            <w:r w:rsidRPr="00707565">
              <w:rPr>
                <w:lang w:val="en-US"/>
              </w:rPr>
              <w:t>T:5594/5594</w:t>
            </w:r>
          </w:p>
        </w:tc>
        <w:tc>
          <w:tcPr>
            <w:tcW w:w="561" w:type="dxa"/>
          </w:tcPr>
          <w:p w14:paraId="23C75901" w14:textId="77777777" w:rsidR="0097666B" w:rsidRPr="00707565" w:rsidRDefault="0097666B" w:rsidP="003060B3">
            <w:pPr>
              <w:rPr>
                <w:lang w:val="en-US"/>
              </w:rPr>
            </w:pPr>
          </w:p>
        </w:tc>
        <w:tc>
          <w:tcPr>
            <w:tcW w:w="518" w:type="dxa"/>
          </w:tcPr>
          <w:p w14:paraId="31AE3E47" w14:textId="77777777" w:rsidR="0097666B" w:rsidRPr="00707565" w:rsidRDefault="0097666B" w:rsidP="003060B3">
            <w:pPr>
              <w:rPr>
                <w:lang w:val="en-US"/>
              </w:rPr>
            </w:pPr>
          </w:p>
        </w:tc>
        <w:tc>
          <w:tcPr>
            <w:tcW w:w="750" w:type="dxa"/>
          </w:tcPr>
          <w:p w14:paraId="0497E524" w14:textId="77777777" w:rsidR="0097666B" w:rsidRPr="00707565" w:rsidRDefault="0097666B" w:rsidP="003060B3">
            <w:pPr>
              <w:rPr>
                <w:lang w:val="en-US"/>
              </w:rPr>
            </w:pPr>
          </w:p>
        </w:tc>
        <w:tc>
          <w:tcPr>
            <w:tcW w:w="459" w:type="dxa"/>
          </w:tcPr>
          <w:p w14:paraId="523E4429" w14:textId="77777777" w:rsidR="0097666B" w:rsidRPr="00707565" w:rsidRDefault="0097666B" w:rsidP="003060B3">
            <w:pPr>
              <w:rPr>
                <w:lang w:val="en-US"/>
              </w:rPr>
            </w:pPr>
          </w:p>
        </w:tc>
        <w:tc>
          <w:tcPr>
            <w:tcW w:w="427" w:type="dxa"/>
          </w:tcPr>
          <w:p w14:paraId="39C9A792" w14:textId="77777777" w:rsidR="0097666B" w:rsidRPr="00707565" w:rsidRDefault="0097666B" w:rsidP="003060B3">
            <w:pPr>
              <w:rPr>
                <w:lang w:val="en-US"/>
              </w:rPr>
            </w:pPr>
          </w:p>
        </w:tc>
        <w:tc>
          <w:tcPr>
            <w:tcW w:w="493" w:type="dxa"/>
          </w:tcPr>
          <w:p w14:paraId="082E5B3E" w14:textId="77777777" w:rsidR="0097666B" w:rsidRPr="00707565" w:rsidRDefault="0097666B" w:rsidP="003060B3">
            <w:pPr>
              <w:rPr>
                <w:lang w:val="en-US"/>
              </w:rPr>
            </w:pPr>
          </w:p>
        </w:tc>
        <w:tc>
          <w:tcPr>
            <w:tcW w:w="429" w:type="dxa"/>
          </w:tcPr>
          <w:p w14:paraId="756F0CC5" w14:textId="77777777" w:rsidR="0097666B" w:rsidRPr="00707565" w:rsidRDefault="0097666B" w:rsidP="003060B3">
            <w:pPr>
              <w:rPr>
                <w:lang w:val="en-US"/>
              </w:rPr>
            </w:pPr>
          </w:p>
        </w:tc>
        <w:tc>
          <w:tcPr>
            <w:tcW w:w="971" w:type="dxa"/>
          </w:tcPr>
          <w:p w14:paraId="4049EB0F" w14:textId="77777777" w:rsidR="0097666B" w:rsidRPr="00707565" w:rsidRDefault="0097666B" w:rsidP="003060B3">
            <w:pPr>
              <w:rPr>
                <w:lang w:val="en-US"/>
              </w:rPr>
            </w:pPr>
            <w:r w:rsidRPr="00707565">
              <w:rPr>
                <w:lang w:val="en-US"/>
              </w:rPr>
              <w:t>Tr:1458/1458</w:t>
            </w:r>
          </w:p>
        </w:tc>
        <w:tc>
          <w:tcPr>
            <w:tcW w:w="638" w:type="dxa"/>
          </w:tcPr>
          <w:p w14:paraId="6ECB8446" w14:textId="77777777" w:rsidR="0097666B" w:rsidRPr="00707565" w:rsidRDefault="0097666B" w:rsidP="003060B3">
            <w:pPr>
              <w:rPr>
                <w:lang w:val="en-US"/>
              </w:rPr>
            </w:pPr>
          </w:p>
        </w:tc>
      </w:tr>
      <w:tr w:rsidR="0097666B" w:rsidRPr="00707565" w14:paraId="310A2ACB" w14:textId="77777777" w:rsidTr="003060B3">
        <w:tc>
          <w:tcPr>
            <w:tcW w:w="3385" w:type="dxa"/>
          </w:tcPr>
          <w:p w14:paraId="289CCFA2" w14:textId="77777777" w:rsidR="0097666B" w:rsidRPr="00707565" w:rsidRDefault="0097666B" w:rsidP="003060B3">
            <w:pPr>
              <w:rPr>
                <w:lang w:val="en-US"/>
              </w:rPr>
            </w:pPr>
            <w:proofErr w:type="spellStart"/>
            <w:r w:rsidRPr="00707565">
              <w:rPr>
                <w:lang w:val="en-US"/>
              </w:rPr>
              <w:t>Profppikernel</w:t>
            </w:r>
            <w:proofErr w:type="spellEnd"/>
            <w:r w:rsidRPr="00707565">
              <w:rPr>
                <w:lang w:val="en-US"/>
              </w:rPr>
              <w:t xml:space="preserve"> </w:t>
            </w:r>
            <w:r>
              <w:rPr>
                <w:lang w:val="en-US"/>
              </w:rPr>
              <w:fldChar w:fldCharType="begin"/>
            </w:r>
            <w:r>
              <w:rPr>
                <w:lang w:val="en-US"/>
              </w:rPr>
              <w:instrText xml:space="preserve"> ADDIN ZOTERO_ITEM CSL_CITATION {"citationID":"A1rGvs0A","properties":{"formattedCitation":"(Hamp and Rost, 2015)","plainCitation":"(Hamp and Rost, 2015)","noteIndex":0},"citationItems":[{"id":2379,"uris":["http://zotero.org/users/10779866/items/DYDBFCZZ"],"itemData":{"id":2379,"type":"article-journal","abstract":"MOTIVATION: Many methods predict the physical interaction between two proteins (protein-protein interactions; PPIs) from sequence alone. Their performance drops substantially for proteins not used for training.\nRESULTS: Here, we introduce a new approach to predict PPIs from sequence alone which is based on evolutionary profiles and profile-kernel support vector machines. It improved over the state-of-the-art, in particular for proteins that are sequence-dissimilar to proteins with known interaction partners. Filtering by gene expression data increased accuracy further for the few, most reliably predicted interactions (low recall). The overall improvement was so substantial that we compiled a list of the most reliably predicted PPIs in human. Our method makes a significant difference for biology because it improves most for the majority of proteins without experimental annotations.\nAVAILABILITY AND IMPLEMENTATION: Implementation and most reliably predicted human PPIs available at https://rostlab.org/owiki/index.php/Profppikernel.","container-title":"Bioinformatics (Oxford, England)","DOI":"10.1093/bioinformatics/btv077","ISSN":"1367-4811","issue":"12","journalAbbreviation":"Bioinformatics","language":"eng","note":"PMID: 25657331","page":"1945-1950","source":"PubMed","title":"Evolutionary profiles improve protein-protein interaction prediction from sequence","volume":"31","author":[{"family":"Hamp","given":"Tobias"},{"family":"Rost","given":"Burkhard"}],"issued":{"date-parts":[["2015",6,15]]}}}],"schema":"https://github.com/citation-style-language/schema/raw/master/csl-citation.json"} </w:instrText>
            </w:r>
            <w:r>
              <w:rPr>
                <w:lang w:val="en-US"/>
              </w:rPr>
              <w:fldChar w:fldCharType="separate"/>
            </w:r>
            <w:r>
              <w:rPr>
                <w:noProof/>
                <w:lang w:val="en-US"/>
              </w:rPr>
              <w:t>(Hamp and Rost, 2015)</w:t>
            </w:r>
            <w:r>
              <w:rPr>
                <w:lang w:val="en-US"/>
              </w:rPr>
              <w:fldChar w:fldCharType="end"/>
            </w:r>
          </w:p>
        </w:tc>
        <w:tc>
          <w:tcPr>
            <w:tcW w:w="719" w:type="dxa"/>
          </w:tcPr>
          <w:p w14:paraId="22D6453B" w14:textId="77777777" w:rsidR="0097666B" w:rsidRPr="00707565" w:rsidRDefault="0097666B" w:rsidP="003060B3">
            <w:pPr>
              <w:rPr>
                <w:lang w:val="en-US"/>
              </w:rPr>
            </w:pPr>
          </w:p>
        </w:tc>
        <w:tc>
          <w:tcPr>
            <w:tcW w:w="561" w:type="dxa"/>
          </w:tcPr>
          <w:p w14:paraId="112AB7F0" w14:textId="77777777" w:rsidR="0097666B" w:rsidRPr="00707565" w:rsidRDefault="0097666B" w:rsidP="003060B3">
            <w:pPr>
              <w:rPr>
                <w:lang w:val="en-US"/>
              </w:rPr>
            </w:pPr>
          </w:p>
        </w:tc>
        <w:tc>
          <w:tcPr>
            <w:tcW w:w="518" w:type="dxa"/>
          </w:tcPr>
          <w:p w14:paraId="2EDF1AF3" w14:textId="77777777" w:rsidR="0097666B" w:rsidRPr="00707565" w:rsidRDefault="0097666B" w:rsidP="003060B3">
            <w:pPr>
              <w:rPr>
                <w:lang w:val="en-US"/>
              </w:rPr>
            </w:pPr>
          </w:p>
        </w:tc>
        <w:tc>
          <w:tcPr>
            <w:tcW w:w="750" w:type="dxa"/>
          </w:tcPr>
          <w:p w14:paraId="4019AEEC" w14:textId="77777777" w:rsidR="0097666B" w:rsidRPr="00707565" w:rsidRDefault="0097666B" w:rsidP="003060B3">
            <w:pPr>
              <w:rPr>
                <w:lang w:val="en-US"/>
              </w:rPr>
            </w:pPr>
          </w:p>
        </w:tc>
        <w:tc>
          <w:tcPr>
            <w:tcW w:w="459" w:type="dxa"/>
          </w:tcPr>
          <w:p w14:paraId="34587AFD" w14:textId="77777777" w:rsidR="0097666B" w:rsidRPr="00707565" w:rsidRDefault="0097666B" w:rsidP="003060B3">
            <w:pPr>
              <w:rPr>
                <w:lang w:val="en-US"/>
              </w:rPr>
            </w:pPr>
          </w:p>
        </w:tc>
        <w:tc>
          <w:tcPr>
            <w:tcW w:w="427" w:type="dxa"/>
          </w:tcPr>
          <w:p w14:paraId="4172FAED" w14:textId="77777777" w:rsidR="0097666B" w:rsidRPr="00707565" w:rsidRDefault="0097666B" w:rsidP="003060B3">
            <w:pPr>
              <w:rPr>
                <w:lang w:val="en-US"/>
              </w:rPr>
            </w:pPr>
          </w:p>
        </w:tc>
        <w:tc>
          <w:tcPr>
            <w:tcW w:w="493" w:type="dxa"/>
          </w:tcPr>
          <w:p w14:paraId="731126B8" w14:textId="77777777" w:rsidR="0097666B" w:rsidRPr="00707565" w:rsidRDefault="0097666B" w:rsidP="003060B3">
            <w:pPr>
              <w:rPr>
                <w:lang w:val="en-US"/>
              </w:rPr>
            </w:pPr>
          </w:p>
        </w:tc>
        <w:tc>
          <w:tcPr>
            <w:tcW w:w="429" w:type="dxa"/>
          </w:tcPr>
          <w:p w14:paraId="74074BC3" w14:textId="77777777" w:rsidR="0097666B" w:rsidRPr="00707565" w:rsidRDefault="0097666B" w:rsidP="003060B3">
            <w:pPr>
              <w:rPr>
                <w:lang w:val="en-US"/>
              </w:rPr>
            </w:pPr>
          </w:p>
        </w:tc>
        <w:tc>
          <w:tcPr>
            <w:tcW w:w="971" w:type="dxa"/>
          </w:tcPr>
          <w:p w14:paraId="56F27FD5" w14:textId="77777777" w:rsidR="0097666B" w:rsidRPr="00707565" w:rsidRDefault="0097666B" w:rsidP="003060B3">
            <w:pPr>
              <w:rPr>
                <w:lang w:val="en-US"/>
              </w:rPr>
            </w:pPr>
            <w:r w:rsidRPr="00707565">
              <w:rPr>
                <w:lang w:val="en-US"/>
              </w:rPr>
              <w:t>Tr:4045/4045</w:t>
            </w:r>
          </w:p>
          <w:p w14:paraId="301F024B" w14:textId="77777777" w:rsidR="0097666B" w:rsidRPr="00707565" w:rsidRDefault="0097666B" w:rsidP="003060B3">
            <w:pPr>
              <w:rPr>
                <w:lang w:val="en-US"/>
              </w:rPr>
            </w:pPr>
            <w:r w:rsidRPr="00707565">
              <w:rPr>
                <w:lang w:val="en-US"/>
              </w:rPr>
              <w:t>T:1190/1190</w:t>
            </w:r>
          </w:p>
        </w:tc>
        <w:tc>
          <w:tcPr>
            <w:tcW w:w="638" w:type="dxa"/>
          </w:tcPr>
          <w:p w14:paraId="30A7D103" w14:textId="77777777" w:rsidR="0097666B" w:rsidRPr="00707565" w:rsidRDefault="0097666B" w:rsidP="003060B3">
            <w:pPr>
              <w:rPr>
                <w:lang w:val="en-US"/>
              </w:rPr>
            </w:pPr>
          </w:p>
        </w:tc>
      </w:tr>
      <w:tr w:rsidR="0097666B" w:rsidRPr="00707565" w14:paraId="157434F2" w14:textId="77777777" w:rsidTr="003060B3">
        <w:tc>
          <w:tcPr>
            <w:tcW w:w="3385" w:type="dxa"/>
          </w:tcPr>
          <w:p w14:paraId="6E188B41" w14:textId="77777777" w:rsidR="0097666B" w:rsidRPr="000231F4" w:rsidRDefault="0097666B" w:rsidP="003060B3">
            <w:pPr>
              <w:rPr>
                <w:lang w:val="en-US"/>
              </w:rPr>
            </w:pPr>
            <w:proofErr w:type="spellStart"/>
            <w:r w:rsidRPr="00B07AC5">
              <w:rPr>
                <w:lang w:val="en-US"/>
              </w:rPr>
              <w:t>Goktepe</w:t>
            </w:r>
            <w:proofErr w:type="spellEnd"/>
            <w:r w:rsidRPr="00B07AC5">
              <w:rPr>
                <w:lang w:val="en-US"/>
              </w:rPr>
              <w:t xml:space="preserve"> et al. </w:t>
            </w:r>
            <w:r>
              <w:rPr>
                <w:lang w:val="es-ES"/>
              </w:rPr>
              <w:fldChar w:fldCharType="begin"/>
            </w:r>
            <w:r w:rsidRPr="00B07AC5">
              <w:rPr>
                <w:lang w:val="en-US"/>
              </w:rPr>
              <w:instrText xml:space="preserve"> ADDIN ZOTERO_ITEM CSL_CITATION {"citationID":"rMZcoqGF","properties":{"formattedCitation":"(\\uc0\\u8220{}Prediction of Protein-Protein Interactions Using An Effective Sequence Based Combined Method,\\uc0\\u8221{} 2018)","plainCitation":"(“Prediction of Protein-Protein Interactions Using An Effective Sequence Based Combined Method,” 2018)","noteIndex":0},"citationItems":[{"id":2381,"uris":["http://zotero.org/users/10779866/items/VFDP25Z8"],"itemData":{"id":2381,"type":"article-journal","abstract":"Proteins and their interactions play a key role in the realization of all cellular biological activities of organisms. Therefore, prediction of protei…","container-title":"Neurocomputing","DOI":"10.1016/j.neucom.2018.03.062","ISSN":"0925-2312","language":"en-US","note":"publisher: Elsevier","page":"68-74","source":"www.sciencedirect.com","title":"Prediction of Protein-Protein Interactions Using An Effective Sequence Based Combined Method","volume":"303","issued":{"date-parts":[["2018",8,16]]}}}],"schema":"https://github.com/citation-style-language/schema/raw/master/csl-citation.json"} </w:instrText>
            </w:r>
            <w:r>
              <w:rPr>
                <w:lang w:val="es-ES"/>
              </w:rPr>
              <w:fldChar w:fldCharType="separate"/>
            </w:r>
            <w:r w:rsidRPr="000231F4">
              <w:rPr>
                <w:rFonts w:ascii="Aptos" w:cs="Times New Roman"/>
                <w:kern w:val="0"/>
                <w:lang w:val="en-US"/>
              </w:rPr>
              <w:t>(“Prediction of Protein-Protein Interacti</w:t>
            </w:r>
            <w:r w:rsidRPr="000231F4">
              <w:rPr>
                <w:rFonts w:ascii="Aptos" w:cs="Times New Roman"/>
                <w:kern w:val="0"/>
                <w:lang w:val="en-US"/>
              </w:rPr>
              <w:lastRenderedPageBreak/>
              <w:t>ons Using An Effective Sequence Based Combined Method,” 2018)</w:t>
            </w:r>
            <w:r>
              <w:rPr>
                <w:lang w:val="es-ES"/>
              </w:rPr>
              <w:fldChar w:fldCharType="end"/>
            </w:r>
          </w:p>
        </w:tc>
        <w:tc>
          <w:tcPr>
            <w:tcW w:w="719" w:type="dxa"/>
          </w:tcPr>
          <w:p w14:paraId="3EA330D4" w14:textId="77777777" w:rsidR="0097666B" w:rsidRPr="00707565" w:rsidRDefault="0097666B" w:rsidP="003060B3">
            <w:pPr>
              <w:rPr>
                <w:lang w:val="en-US"/>
              </w:rPr>
            </w:pPr>
            <w:r w:rsidRPr="00707565">
              <w:rPr>
                <w:lang w:val="en-US"/>
              </w:rPr>
              <w:lastRenderedPageBreak/>
              <w:t>T:2399/2399</w:t>
            </w:r>
          </w:p>
        </w:tc>
        <w:tc>
          <w:tcPr>
            <w:tcW w:w="561" w:type="dxa"/>
          </w:tcPr>
          <w:p w14:paraId="1595045E" w14:textId="77777777" w:rsidR="0097666B" w:rsidRPr="00707565" w:rsidRDefault="0097666B" w:rsidP="003060B3">
            <w:pPr>
              <w:rPr>
                <w:lang w:val="en-US"/>
              </w:rPr>
            </w:pPr>
          </w:p>
        </w:tc>
        <w:tc>
          <w:tcPr>
            <w:tcW w:w="518" w:type="dxa"/>
          </w:tcPr>
          <w:p w14:paraId="10D54B57" w14:textId="77777777" w:rsidR="0097666B" w:rsidRPr="00707565" w:rsidRDefault="0097666B" w:rsidP="003060B3">
            <w:pPr>
              <w:rPr>
                <w:lang w:val="en-US"/>
              </w:rPr>
            </w:pPr>
          </w:p>
        </w:tc>
        <w:tc>
          <w:tcPr>
            <w:tcW w:w="750" w:type="dxa"/>
          </w:tcPr>
          <w:p w14:paraId="61B7FD21" w14:textId="77777777" w:rsidR="0097666B" w:rsidRPr="00707565" w:rsidRDefault="0097666B" w:rsidP="003060B3">
            <w:pPr>
              <w:rPr>
                <w:lang w:val="en-US"/>
              </w:rPr>
            </w:pPr>
          </w:p>
        </w:tc>
        <w:tc>
          <w:tcPr>
            <w:tcW w:w="459" w:type="dxa"/>
          </w:tcPr>
          <w:p w14:paraId="6A76C17D" w14:textId="77777777" w:rsidR="0097666B" w:rsidRPr="00707565" w:rsidRDefault="0097666B" w:rsidP="003060B3">
            <w:pPr>
              <w:rPr>
                <w:lang w:val="en-US"/>
              </w:rPr>
            </w:pPr>
          </w:p>
        </w:tc>
        <w:tc>
          <w:tcPr>
            <w:tcW w:w="427" w:type="dxa"/>
          </w:tcPr>
          <w:p w14:paraId="68E9C4D4" w14:textId="77777777" w:rsidR="0097666B" w:rsidRPr="00707565" w:rsidRDefault="0097666B" w:rsidP="003060B3">
            <w:pPr>
              <w:rPr>
                <w:lang w:val="en-US"/>
              </w:rPr>
            </w:pPr>
          </w:p>
        </w:tc>
        <w:tc>
          <w:tcPr>
            <w:tcW w:w="493" w:type="dxa"/>
          </w:tcPr>
          <w:p w14:paraId="6B30F2D9" w14:textId="77777777" w:rsidR="0097666B" w:rsidRPr="00707565" w:rsidRDefault="0097666B" w:rsidP="003060B3">
            <w:pPr>
              <w:rPr>
                <w:lang w:val="en-US"/>
              </w:rPr>
            </w:pPr>
          </w:p>
        </w:tc>
        <w:tc>
          <w:tcPr>
            <w:tcW w:w="429" w:type="dxa"/>
          </w:tcPr>
          <w:p w14:paraId="4FE15602" w14:textId="77777777" w:rsidR="0097666B" w:rsidRPr="00707565" w:rsidRDefault="0097666B" w:rsidP="003060B3">
            <w:pPr>
              <w:rPr>
                <w:lang w:val="en-US"/>
              </w:rPr>
            </w:pPr>
          </w:p>
        </w:tc>
        <w:tc>
          <w:tcPr>
            <w:tcW w:w="971" w:type="dxa"/>
          </w:tcPr>
          <w:p w14:paraId="12AD6937" w14:textId="77777777" w:rsidR="0097666B" w:rsidRPr="00707565" w:rsidRDefault="0097666B" w:rsidP="003060B3">
            <w:pPr>
              <w:rPr>
                <w:lang w:val="en-US"/>
              </w:rPr>
            </w:pPr>
            <w:r w:rsidRPr="00707565">
              <w:rPr>
                <w:lang w:val="en-US"/>
              </w:rPr>
              <w:t>Tr:3500/3500</w:t>
            </w:r>
          </w:p>
        </w:tc>
        <w:tc>
          <w:tcPr>
            <w:tcW w:w="638" w:type="dxa"/>
          </w:tcPr>
          <w:p w14:paraId="21AA1855" w14:textId="77777777" w:rsidR="0097666B" w:rsidRPr="00707565" w:rsidRDefault="0097666B" w:rsidP="003060B3">
            <w:pPr>
              <w:rPr>
                <w:lang w:val="en-US"/>
              </w:rPr>
            </w:pPr>
          </w:p>
        </w:tc>
      </w:tr>
      <w:tr w:rsidR="0097666B" w:rsidRPr="00707565" w14:paraId="78CC817D" w14:textId="77777777" w:rsidTr="003060B3">
        <w:tc>
          <w:tcPr>
            <w:tcW w:w="3385" w:type="dxa"/>
          </w:tcPr>
          <w:p w14:paraId="261FE701" w14:textId="77777777" w:rsidR="0097666B" w:rsidRPr="00B07AC5" w:rsidRDefault="0097666B" w:rsidP="003060B3">
            <w:pPr>
              <w:rPr>
                <w:lang w:val="es-ES"/>
              </w:rPr>
            </w:pPr>
            <w:proofErr w:type="spellStart"/>
            <w:r w:rsidRPr="00EB73AA">
              <w:rPr>
                <w:lang w:val="es-ES"/>
              </w:rPr>
              <w:t>Hu</w:t>
            </w:r>
            <w:proofErr w:type="spellEnd"/>
            <w:r w:rsidRPr="00EB73AA">
              <w:rPr>
                <w:lang w:val="es-ES"/>
              </w:rPr>
              <w:t xml:space="preserve"> et al. </w:t>
            </w:r>
            <w:r>
              <w:rPr>
                <w:lang w:val="es-ES"/>
              </w:rPr>
              <w:fldChar w:fldCharType="begin"/>
            </w:r>
            <w:r>
              <w:rPr>
                <w:lang w:val="es-ES"/>
              </w:rPr>
              <w:instrText xml:space="preserve"> ADDIN ZOTERO_ITEM CSL_CITATION {"citationID":"rKvUCmjL","properties":{"formattedCitation":"(Hu, Lun et al., 2022)","plainCitation":"(Hu, Lun et al., 2022)","noteIndex":0},"citationItems":[{"id":2383,"uris":["http://zotero.org/users/10779866/items/DBSAW3WW"],"itemData":{"id":2383,"type":"article-journal","abstract":"Protein-protein interactions are of great significance for human to understand the functional mechanisms of proteins. With the rapid development of high-throughput genomic technologies, massive protein-protein interaction (PPI) data have been generated, making it very difficult to analyze them efficiently. To address this problem, this paper presents a distributed framework by reimplementing one of state-of-the-art algorithms, i.e., CoFex, using MapReduce. To do so, an in-depth analysis of its limitations is conducted from the perspectives of efficiency and memory consumption when applying it for large-scale PPI data analysis and prediction. Respective solutions are then devised to overcome these limitations. In particular, we adopt a novel tree-based data structure to reduce the heavy memory consumption caused by the huge sequence information of proteins. After that, its procedure is modified by following the MapReduce framework to take the prediction task distributively. A series of extensive experiments have been conducted to evaluate the performance of our framework in terms of both efficiency and accuracy. Experimental results well demonstrate that the proposed framework can considerably improve its computational efficiency by more than two orders of magnitude while retaining the same high accuracy.","container-title":"IEEE/CAA Journal of Automatica Sinica","DOI":"10.1109/JAS.2021.1004198.","issue":"1","journalAbbreviation":"IEEE/CAA Journal of Automatica Sinica","language":"en-US","page":"160-172","title":"A Distributed Framework for Large-scale Protein-protein Interaction Data Analysis and Prediction Using MapReduce","volume":"9","author":[{"family":"Hu, Lun","given":""},{"family":"Yang, Shicheng","given":""},{"family":"Luo, Xin","given":""},{"family":"Yuan, Huaqiang","given":""},{"family":"Sedraoui, Khaled","given":""},{"family":"Zhou, MengChu","given":""}],"issued":{"date-parts":[["2022",1]]}}}],"schema":"https://github.com/citation-style-language/schema/raw/master/csl-citation.json"} </w:instrText>
            </w:r>
            <w:r>
              <w:rPr>
                <w:lang w:val="es-ES"/>
              </w:rPr>
              <w:fldChar w:fldCharType="separate"/>
            </w:r>
            <w:r>
              <w:rPr>
                <w:noProof/>
                <w:lang w:val="es-ES"/>
              </w:rPr>
              <w:t>(Hu, Lun et al., 2022)</w:t>
            </w:r>
            <w:r>
              <w:rPr>
                <w:lang w:val="es-ES"/>
              </w:rPr>
              <w:fldChar w:fldCharType="end"/>
            </w:r>
          </w:p>
        </w:tc>
        <w:tc>
          <w:tcPr>
            <w:tcW w:w="719" w:type="dxa"/>
          </w:tcPr>
          <w:p w14:paraId="30EDE8F5" w14:textId="77777777" w:rsidR="0097666B" w:rsidRPr="00B07AC5" w:rsidRDefault="0097666B" w:rsidP="003060B3">
            <w:pPr>
              <w:rPr>
                <w:lang w:val="es-ES"/>
              </w:rPr>
            </w:pPr>
          </w:p>
        </w:tc>
        <w:tc>
          <w:tcPr>
            <w:tcW w:w="561" w:type="dxa"/>
          </w:tcPr>
          <w:p w14:paraId="320EBF72" w14:textId="77777777" w:rsidR="0097666B" w:rsidRPr="00B07AC5" w:rsidRDefault="0097666B" w:rsidP="003060B3">
            <w:pPr>
              <w:rPr>
                <w:lang w:val="es-ES"/>
              </w:rPr>
            </w:pPr>
          </w:p>
        </w:tc>
        <w:tc>
          <w:tcPr>
            <w:tcW w:w="518" w:type="dxa"/>
          </w:tcPr>
          <w:p w14:paraId="7AD333FB" w14:textId="77777777" w:rsidR="0097666B" w:rsidRPr="00B07AC5" w:rsidRDefault="0097666B" w:rsidP="003060B3">
            <w:pPr>
              <w:rPr>
                <w:lang w:val="es-ES"/>
              </w:rPr>
            </w:pPr>
          </w:p>
        </w:tc>
        <w:tc>
          <w:tcPr>
            <w:tcW w:w="750" w:type="dxa"/>
          </w:tcPr>
          <w:p w14:paraId="137E0D89" w14:textId="77777777" w:rsidR="0097666B" w:rsidRPr="00707565" w:rsidRDefault="0097666B" w:rsidP="003060B3">
            <w:pPr>
              <w:rPr>
                <w:lang w:val="en-US"/>
              </w:rPr>
            </w:pPr>
            <w:r w:rsidRPr="00707565">
              <w:rPr>
                <w:lang w:val="en-US"/>
              </w:rPr>
              <w:t>Tr:2450/2450</w:t>
            </w:r>
          </w:p>
        </w:tc>
        <w:tc>
          <w:tcPr>
            <w:tcW w:w="459" w:type="dxa"/>
          </w:tcPr>
          <w:p w14:paraId="65DA033B" w14:textId="77777777" w:rsidR="0097666B" w:rsidRPr="00707565" w:rsidRDefault="0097666B" w:rsidP="003060B3">
            <w:pPr>
              <w:rPr>
                <w:lang w:val="en-US"/>
              </w:rPr>
            </w:pPr>
          </w:p>
        </w:tc>
        <w:tc>
          <w:tcPr>
            <w:tcW w:w="427" w:type="dxa"/>
          </w:tcPr>
          <w:p w14:paraId="77BACCB1" w14:textId="77777777" w:rsidR="0097666B" w:rsidRPr="00707565" w:rsidRDefault="0097666B" w:rsidP="003060B3">
            <w:pPr>
              <w:rPr>
                <w:lang w:val="en-US"/>
              </w:rPr>
            </w:pPr>
          </w:p>
        </w:tc>
        <w:tc>
          <w:tcPr>
            <w:tcW w:w="493" w:type="dxa"/>
          </w:tcPr>
          <w:p w14:paraId="544B8F78" w14:textId="77777777" w:rsidR="0097666B" w:rsidRPr="00707565" w:rsidRDefault="0097666B" w:rsidP="003060B3">
            <w:pPr>
              <w:rPr>
                <w:lang w:val="en-US"/>
              </w:rPr>
            </w:pPr>
          </w:p>
        </w:tc>
        <w:tc>
          <w:tcPr>
            <w:tcW w:w="429" w:type="dxa"/>
          </w:tcPr>
          <w:p w14:paraId="71CBE175" w14:textId="77777777" w:rsidR="0097666B" w:rsidRPr="00707565" w:rsidRDefault="0097666B" w:rsidP="003060B3">
            <w:pPr>
              <w:rPr>
                <w:lang w:val="en-US"/>
              </w:rPr>
            </w:pPr>
          </w:p>
        </w:tc>
        <w:tc>
          <w:tcPr>
            <w:tcW w:w="971" w:type="dxa"/>
          </w:tcPr>
          <w:p w14:paraId="359530CD" w14:textId="77777777" w:rsidR="0097666B" w:rsidRPr="00707565" w:rsidRDefault="0097666B" w:rsidP="003060B3">
            <w:pPr>
              <w:rPr>
                <w:lang w:val="en-US"/>
              </w:rPr>
            </w:pPr>
            <w:r w:rsidRPr="00707565">
              <w:rPr>
                <w:lang w:val="en-US"/>
              </w:rPr>
              <w:t>Tr:17434/17434</w:t>
            </w:r>
          </w:p>
        </w:tc>
        <w:tc>
          <w:tcPr>
            <w:tcW w:w="638" w:type="dxa"/>
          </w:tcPr>
          <w:p w14:paraId="377E0682" w14:textId="77777777" w:rsidR="0097666B" w:rsidRPr="00707565" w:rsidRDefault="0097666B" w:rsidP="003060B3">
            <w:pPr>
              <w:rPr>
                <w:lang w:val="en-US"/>
              </w:rPr>
            </w:pPr>
          </w:p>
        </w:tc>
      </w:tr>
      <w:tr w:rsidR="0097666B" w:rsidRPr="00707565" w14:paraId="64707A8D" w14:textId="77777777" w:rsidTr="003060B3">
        <w:tc>
          <w:tcPr>
            <w:tcW w:w="3385" w:type="dxa"/>
          </w:tcPr>
          <w:p w14:paraId="58909790" w14:textId="77777777" w:rsidR="0097666B" w:rsidRPr="00707565" w:rsidRDefault="0097666B" w:rsidP="003060B3">
            <w:pPr>
              <w:rPr>
                <w:lang w:val="en-US"/>
              </w:rPr>
            </w:pPr>
            <w:r w:rsidRPr="00707565">
              <w:rPr>
                <w:lang w:val="en-US"/>
              </w:rPr>
              <w:t xml:space="preserve">SSWRF </w:t>
            </w:r>
            <w:r>
              <w:rPr>
                <w:lang w:val="en-US"/>
              </w:rPr>
              <w:fldChar w:fldCharType="begin"/>
            </w:r>
            <w:r>
              <w:rPr>
                <w:lang w:val="en-US"/>
              </w:rPr>
              <w:instrText xml:space="preserve"> ADDIN ZOTERO_ITEM CSL_CITATION {"citationID":"jiS6vH8G","properties":{"formattedCitation":"(Wei, Zhi-Sen et al., 2016)","plainCitation":"(Wei, Zhi-Sen et al., 2016)","noteIndex":0},"citationItems":[{"id":2385,"uris":["http://zotero.org/users/10779866/items/HEFHPSET"],"itemData":{"id":2385,"type":"article-journal","abstract":"Predicting protein–protein interaction (PPI) sites from protein sequences is still a challenge task in computational biology. There exists a severe cl…","container-title":"Neurocomputing","DOI":"10.1016/j.neucom.2016.02.022","ISSN":"0925-2312","language":"en-US","note":"publisher: Elsevier","page":"201-212","source":"www.sciencedirect.com","title":"Protein–protein interaction sites prediction by ensembling SVM and sample-weighted random forests","volume":"193","author":[{"family":"Wei, Zhi-Sen","given":""},{"family":"Han, Ke","given":""},{"family":"Yang, Jing-Yu","given":""},{"family":"Shen, Hong-Bin","given":""},{"family":"Yu, Dong-Jun","given":""}],"issued":{"date-parts":[["2016",6,12]]}}}],"schema":"https://github.com/citation-style-language/schema/raw/master/csl-citation.json"} </w:instrText>
            </w:r>
            <w:r>
              <w:rPr>
                <w:lang w:val="en-US"/>
              </w:rPr>
              <w:fldChar w:fldCharType="separate"/>
            </w:r>
            <w:r>
              <w:rPr>
                <w:noProof/>
                <w:lang w:val="en-US"/>
              </w:rPr>
              <w:t>(Wei, Zhi-Sen et al., 2016)</w:t>
            </w:r>
            <w:r>
              <w:rPr>
                <w:lang w:val="en-US"/>
              </w:rPr>
              <w:fldChar w:fldCharType="end"/>
            </w:r>
          </w:p>
        </w:tc>
        <w:tc>
          <w:tcPr>
            <w:tcW w:w="719" w:type="dxa"/>
          </w:tcPr>
          <w:p w14:paraId="3E135298" w14:textId="77777777" w:rsidR="0097666B" w:rsidRPr="00707565" w:rsidRDefault="0097666B" w:rsidP="003060B3">
            <w:pPr>
              <w:rPr>
                <w:lang w:val="en-US"/>
              </w:rPr>
            </w:pPr>
          </w:p>
        </w:tc>
        <w:tc>
          <w:tcPr>
            <w:tcW w:w="561" w:type="dxa"/>
          </w:tcPr>
          <w:p w14:paraId="06545E8C" w14:textId="77777777" w:rsidR="0097666B" w:rsidRPr="00707565" w:rsidRDefault="0097666B" w:rsidP="003060B3">
            <w:pPr>
              <w:rPr>
                <w:lang w:val="en-US"/>
              </w:rPr>
            </w:pPr>
          </w:p>
        </w:tc>
        <w:tc>
          <w:tcPr>
            <w:tcW w:w="518" w:type="dxa"/>
          </w:tcPr>
          <w:p w14:paraId="6DBBE5B7" w14:textId="77777777" w:rsidR="0097666B" w:rsidRPr="00707565" w:rsidRDefault="0097666B" w:rsidP="003060B3">
            <w:pPr>
              <w:rPr>
                <w:lang w:val="en-US"/>
              </w:rPr>
            </w:pPr>
          </w:p>
        </w:tc>
        <w:tc>
          <w:tcPr>
            <w:tcW w:w="750" w:type="dxa"/>
          </w:tcPr>
          <w:p w14:paraId="5C689AE9" w14:textId="77777777" w:rsidR="0097666B" w:rsidRPr="00707565" w:rsidRDefault="0097666B" w:rsidP="003060B3">
            <w:pPr>
              <w:rPr>
                <w:lang w:val="en-US"/>
              </w:rPr>
            </w:pPr>
          </w:p>
        </w:tc>
        <w:tc>
          <w:tcPr>
            <w:tcW w:w="459" w:type="dxa"/>
          </w:tcPr>
          <w:p w14:paraId="340BB92F" w14:textId="77777777" w:rsidR="0097666B" w:rsidRPr="00707565" w:rsidRDefault="0097666B" w:rsidP="003060B3">
            <w:pPr>
              <w:rPr>
                <w:lang w:val="en-US"/>
              </w:rPr>
            </w:pPr>
          </w:p>
        </w:tc>
        <w:tc>
          <w:tcPr>
            <w:tcW w:w="427" w:type="dxa"/>
          </w:tcPr>
          <w:p w14:paraId="40CC0010" w14:textId="77777777" w:rsidR="0097666B" w:rsidRPr="00707565" w:rsidRDefault="0097666B" w:rsidP="003060B3">
            <w:pPr>
              <w:rPr>
                <w:lang w:val="en-US"/>
              </w:rPr>
            </w:pPr>
          </w:p>
        </w:tc>
        <w:tc>
          <w:tcPr>
            <w:tcW w:w="493" w:type="dxa"/>
          </w:tcPr>
          <w:p w14:paraId="6D2B444B" w14:textId="77777777" w:rsidR="0097666B" w:rsidRPr="00707565" w:rsidRDefault="0097666B" w:rsidP="003060B3">
            <w:pPr>
              <w:rPr>
                <w:lang w:val="en-US"/>
              </w:rPr>
            </w:pPr>
          </w:p>
        </w:tc>
        <w:tc>
          <w:tcPr>
            <w:tcW w:w="429" w:type="dxa"/>
          </w:tcPr>
          <w:p w14:paraId="2FE7F353" w14:textId="77777777" w:rsidR="0097666B" w:rsidRPr="00707565" w:rsidRDefault="0097666B" w:rsidP="003060B3">
            <w:pPr>
              <w:rPr>
                <w:lang w:val="en-US"/>
              </w:rPr>
            </w:pPr>
          </w:p>
        </w:tc>
        <w:tc>
          <w:tcPr>
            <w:tcW w:w="971" w:type="dxa"/>
          </w:tcPr>
          <w:p w14:paraId="706E7737" w14:textId="77777777" w:rsidR="0097666B" w:rsidRPr="00707565" w:rsidRDefault="0097666B" w:rsidP="003060B3">
            <w:pPr>
              <w:rPr>
                <w:lang w:val="en-US"/>
              </w:rPr>
            </w:pPr>
            <w:r w:rsidRPr="00707565">
              <w:rPr>
                <w:lang w:val="en-US"/>
              </w:rPr>
              <w:t>Tr:105/0</w:t>
            </w:r>
          </w:p>
          <w:p w14:paraId="58E05E6F" w14:textId="77777777" w:rsidR="0097666B" w:rsidRPr="00707565" w:rsidRDefault="0097666B" w:rsidP="003060B3">
            <w:pPr>
              <w:rPr>
                <w:lang w:val="en-US"/>
              </w:rPr>
            </w:pPr>
            <w:r w:rsidRPr="00707565">
              <w:rPr>
                <w:lang w:val="en-US"/>
              </w:rPr>
              <w:t>T:&lt;200/0</w:t>
            </w:r>
          </w:p>
        </w:tc>
        <w:tc>
          <w:tcPr>
            <w:tcW w:w="638" w:type="dxa"/>
          </w:tcPr>
          <w:p w14:paraId="3293A011" w14:textId="77777777" w:rsidR="0097666B" w:rsidRPr="00707565" w:rsidRDefault="0097666B" w:rsidP="003060B3">
            <w:pPr>
              <w:rPr>
                <w:lang w:val="en-US"/>
              </w:rPr>
            </w:pPr>
          </w:p>
        </w:tc>
      </w:tr>
      <w:tr w:rsidR="0097666B" w:rsidRPr="00707565" w14:paraId="50473398" w14:textId="77777777" w:rsidTr="003060B3">
        <w:tc>
          <w:tcPr>
            <w:tcW w:w="3385" w:type="dxa"/>
          </w:tcPr>
          <w:p w14:paraId="4A1A4CE9" w14:textId="77777777" w:rsidR="0097666B" w:rsidRPr="00707565" w:rsidRDefault="0097666B" w:rsidP="003060B3">
            <w:pPr>
              <w:rPr>
                <w:lang w:val="en-US"/>
              </w:rPr>
            </w:pPr>
            <w:proofErr w:type="spellStart"/>
            <w:r w:rsidRPr="00707565">
              <w:rPr>
                <w:lang w:val="en-US"/>
              </w:rPr>
              <w:t>PrePPI</w:t>
            </w:r>
            <w:proofErr w:type="spellEnd"/>
            <w:r w:rsidRPr="00707565">
              <w:rPr>
                <w:lang w:val="en-US"/>
              </w:rPr>
              <w:t xml:space="preserve"> </w:t>
            </w:r>
            <w:r>
              <w:rPr>
                <w:lang w:val="en-US"/>
              </w:rPr>
              <w:fldChar w:fldCharType="begin"/>
            </w:r>
            <w:r>
              <w:rPr>
                <w:lang w:val="en-US"/>
              </w:rPr>
              <w:instrText xml:space="preserve"> ADDIN ZOTERO_ITEM CSL_CITATION {"citationID":"BdmWBhm6","properties":{"formattedCitation":"(Zhang et al., 2012)","plainCitation":"(Zhang et al., 2012)","noteIndex":0},"citationItems":[{"id":2387,"uris":["http://zotero.org/users/10779866/items/U9ZUZCV2"],"itemData":{"id":2387,"type":"article-journal","abstract":"The genome-wide identification of pairs of interacting proteins is an important step in the elucidation of cell regulatory mechanisms. Much of our present knowledge derives from high-throughput techniques such as the yeast two-hybrid assay and affinity purification, as well as from manual curation of experiments on individual systems. A variety of computational approaches based, for example, on sequence homology, gene co-expression and phylogenetic profiles, have also been developed for the genome-wide inference of protein-protein interactions (PPIs). Yet comparative studies suggest that the development of accurate and complete repertoires of PPIs is still in its early stages. Here we show that three-dimensional structural information can be used to predict PPIs with an accuracy and coverage that are superior to predictions based on non-structural evidence. Moreover, an algorithm, termed PrePPI, which combines structural information with other functional clues, is comparable in accuracy to high-throughput experiments, yielding over 30,000 high-confidence interactions for yeast and over 300,000 for human. Experimental tests of a number of predictions demonstrate the ability of the PrePPI algorithm to identify unexpected PPIs of considerable biological interest. The surprising effectiveness of three-dimensional structural information can be attributed to the use of homology models combined with the exploitation of both close and remote geometric relationships between proteins.","container-title":"Nature","DOI":"10.1038/nature11503","ISSN":"1476-4687","issue":"7421","journalAbbreviation":"Nature","language":"eng","note":"PMID: 23023127\nPMCID: PMC3482288","page":"556-560","source":"PubMed","title":"Structure-based prediction of protein-protein interactions on a genome-wide scale","volume":"490","author":[{"family":"Zhang","given":"Qiangfeng Cliff"},{"family":"Petrey","given":"Donald"},{"family":"Deng","given":"Lei"},{"family":"Qiang","given":"Li"},{"family":"Shi","given":"Yu"},{"family":"Thu","given":"Chan Aye"},{"family":"Bisikirska","given":"Brygida"},{"family":"Lefebvre","given":"Celine"},{"family":"Accili","given":"Domenico"},{"family":"Hunter","given":"Tony"},{"family":"Maniatis","given":"Tom"},{"family":"Califano","given":"Andrea"},{"family":"Honig","given":"Barry"}],"issued":{"date-parts":[["2012",10,25]]}}}],"schema":"https://github.com/citation-style-language/schema/raw/master/csl-citation.json"} </w:instrText>
            </w:r>
            <w:r>
              <w:rPr>
                <w:lang w:val="en-US"/>
              </w:rPr>
              <w:fldChar w:fldCharType="separate"/>
            </w:r>
            <w:r>
              <w:rPr>
                <w:noProof/>
                <w:lang w:val="en-US"/>
              </w:rPr>
              <w:t>(Zhang et al., 2012)</w:t>
            </w:r>
            <w:r>
              <w:rPr>
                <w:lang w:val="en-US"/>
              </w:rPr>
              <w:fldChar w:fldCharType="end"/>
            </w:r>
          </w:p>
        </w:tc>
        <w:tc>
          <w:tcPr>
            <w:tcW w:w="719" w:type="dxa"/>
          </w:tcPr>
          <w:p w14:paraId="6E0570BE" w14:textId="77777777" w:rsidR="0097666B" w:rsidRPr="00707565" w:rsidRDefault="0097666B" w:rsidP="003060B3">
            <w:pPr>
              <w:rPr>
                <w:lang w:val="en-US"/>
              </w:rPr>
            </w:pPr>
          </w:p>
        </w:tc>
        <w:tc>
          <w:tcPr>
            <w:tcW w:w="561" w:type="dxa"/>
          </w:tcPr>
          <w:p w14:paraId="61C30AA7" w14:textId="77777777" w:rsidR="0097666B" w:rsidRPr="00707565" w:rsidRDefault="0097666B" w:rsidP="003060B3">
            <w:pPr>
              <w:rPr>
                <w:lang w:val="en-US"/>
              </w:rPr>
            </w:pPr>
          </w:p>
        </w:tc>
        <w:tc>
          <w:tcPr>
            <w:tcW w:w="518" w:type="dxa"/>
          </w:tcPr>
          <w:p w14:paraId="127C9C96" w14:textId="77777777" w:rsidR="0097666B" w:rsidRPr="00707565" w:rsidRDefault="0097666B" w:rsidP="003060B3">
            <w:pPr>
              <w:rPr>
                <w:lang w:val="en-US"/>
              </w:rPr>
            </w:pPr>
          </w:p>
        </w:tc>
        <w:tc>
          <w:tcPr>
            <w:tcW w:w="750" w:type="dxa"/>
          </w:tcPr>
          <w:p w14:paraId="518FD9E4" w14:textId="77777777" w:rsidR="0097666B" w:rsidRPr="00707565" w:rsidRDefault="0097666B" w:rsidP="003060B3">
            <w:pPr>
              <w:rPr>
                <w:lang w:val="en-US"/>
              </w:rPr>
            </w:pPr>
          </w:p>
        </w:tc>
        <w:tc>
          <w:tcPr>
            <w:tcW w:w="459" w:type="dxa"/>
          </w:tcPr>
          <w:p w14:paraId="16A6F0E6" w14:textId="77777777" w:rsidR="0097666B" w:rsidRPr="00707565" w:rsidRDefault="0097666B" w:rsidP="003060B3">
            <w:pPr>
              <w:rPr>
                <w:lang w:val="en-US"/>
              </w:rPr>
            </w:pPr>
          </w:p>
        </w:tc>
        <w:tc>
          <w:tcPr>
            <w:tcW w:w="427" w:type="dxa"/>
          </w:tcPr>
          <w:p w14:paraId="1D745EB4" w14:textId="77777777" w:rsidR="0097666B" w:rsidRPr="00707565" w:rsidRDefault="0097666B" w:rsidP="003060B3">
            <w:pPr>
              <w:rPr>
                <w:lang w:val="en-US"/>
              </w:rPr>
            </w:pPr>
          </w:p>
        </w:tc>
        <w:tc>
          <w:tcPr>
            <w:tcW w:w="493" w:type="dxa"/>
          </w:tcPr>
          <w:p w14:paraId="1461ED3E" w14:textId="77777777" w:rsidR="0097666B" w:rsidRPr="00707565" w:rsidRDefault="0097666B" w:rsidP="003060B3">
            <w:pPr>
              <w:rPr>
                <w:lang w:val="en-US"/>
              </w:rPr>
            </w:pPr>
          </w:p>
        </w:tc>
        <w:tc>
          <w:tcPr>
            <w:tcW w:w="429" w:type="dxa"/>
          </w:tcPr>
          <w:p w14:paraId="0BD732CD" w14:textId="77777777" w:rsidR="0097666B" w:rsidRPr="00707565" w:rsidRDefault="0097666B" w:rsidP="003060B3">
            <w:pPr>
              <w:rPr>
                <w:lang w:val="en-US"/>
              </w:rPr>
            </w:pPr>
          </w:p>
        </w:tc>
        <w:tc>
          <w:tcPr>
            <w:tcW w:w="971" w:type="dxa"/>
          </w:tcPr>
          <w:p w14:paraId="59C49CB1" w14:textId="77777777" w:rsidR="0097666B" w:rsidRPr="00707565" w:rsidRDefault="0097666B" w:rsidP="003060B3">
            <w:pPr>
              <w:rPr>
                <w:lang w:val="en-US"/>
              </w:rPr>
            </w:pPr>
            <w:r w:rsidRPr="00707565">
              <w:rPr>
                <w:lang w:val="en-US"/>
              </w:rPr>
              <w:t>Tr:132559/132559</w:t>
            </w:r>
          </w:p>
          <w:p w14:paraId="66BC114F" w14:textId="77777777" w:rsidR="0097666B" w:rsidRPr="00707565" w:rsidRDefault="0097666B" w:rsidP="003060B3">
            <w:pPr>
              <w:rPr>
                <w:lang w:val="en-US"/>
              </w:rPr>
            </w:pPr>
            <w:r w:rsidRPr="00707565">
              <w:rPr>
                <w:lang w:val="en-US"/>
              </w:rPr>
              <w:t>T:107194/2190000</w:t>
            </w:r>
          </w:p>
        </w:tc>
        <w:tc>
          <w:tcPr>
            <w:tcW w:w="638" w:type="dxa"/>
          </w:tcPr>
          <w:p w14:paraId="57F0E9D3" w14:textId="77777777" w:rsidR="0097666B" w:rsidRPr="00707565" w:rsidRDefault="0097666B" w:rsidP="003060B3">
            <w:pPr>
              <w:rPr>
                <w:lang w:val="en-US"/>
              </w:rPr>
            </w:pPr>
          </w:p>
        </w:tc>
      </w:tr>
      <w:tr w:rsidR="0097666B" w:rsidRPr="00707565" w14:paraId="45DDA97D" w14:textId="77777777" w:rsidTr="003060B3">
        <w:tc>
          <w:tcPr>
            <w:tcW w:w="3385" w:type="dxa"/>
          </w:tcPr>
          <w:p w14:paraId="5693364B" w14:textId="77777777" w:rsidR="0097666B" w:rsidRPr="00EB73AA" w:rsidRDefault="0097666B" w:rsidP="003060B3">
            <w:pPr>
              <w:rPr>
                <w:lang w:val="es-ES"/>
              </w:rPr>
            </w:pPr>
            <w:proofErr w:type="spellStart"/>
            <w:r w:rsidRPr="00EB73AA">
              <w:rPr>
                <w:lang w:val="es-ES"/>
              </w:rPr>
              <w:t>InterPred</w:t>
            </w:r>
            <w:proofErr w:type="spellEnd"/>
            <w:r w:rsidRPr="00EB73AA">
              <w:rPr>
                <w:lang w:val="es-ES"/>
              </w:rPr>
              <w:t xml:space="preserve"> </w:t>
            </w:r>
            <w:r>
              <w:rPr>
                <w:lang w:val="es-ES"/>
              </w:rPr>
              <w:fldChar w:fldCharType="begin"/>
            </w:r>
            <w:r>
              <w:rPr>
                <w:lang w:val="es-ES"/>
              </w:rPr>
              <w:instrText xml:space="preserve"> ADDIN ZOTERO_ITEM CSL_CITATION {"citationID":"MbVDFeJu","properties":{"formattedCitation":"(Mirabello and Wallner, 2017)","plainCitation":"(Mirabello and Wallner, 2017)","noteIndex":0},"citationItems":[{"id":2390,"uris":["http://zotero.org/users/10779866/items/AWDKP6IT"],"itemData":{"id":2390,"type":"article-journal","abstract":"Protein-protein interactions (PPI) are crucial for protein function. There exist many techniques to identify PPIs experimentally, but to determine the interactions in molecular detail is still difficult and very time-consuming. The fact that the number of PPIs is vastly larger than the number of individual proteins makes it practically impossible to characterize all interactions experimentally. Computational approaches that can bridge this gap and predict PPIs and model the interactions in molecular detail are greatly needed. Here we present InterPred, a fully automated pipeline that predicts and model PPIs from sequence using structural modeling combined with massive structural comparisons and molecular docking. A key component of the method is the use of a novel random forest classifier that integrate several structural features to distinguish correct from incorrect protein-protein interaction models. We show that InterPred represents a major improvement in protein-protein interaction detection with a performance comparable or better than experimental high-throughput techniques. We also show that our full-atom protein-protein complex modeling pipeline performs better than state of the art protein docking methods on a standard benchmark set. In addition, InterPred was also one of the top predictors in the latest CAPRI37 experiment. InterPred source code can be downloaded from http://wallnerlab.org/InterPred Proteins 2017; 85:1159-1170. © 2017 Wiley Periodicals, Inc.","container-title":"Proteins","DOI":"10.1002/prot.25280","ISSN":"1097-0134","issue":"6","journalAbbreviation":"Proteins","language":"eng","note":"PMID: 28263438","page":"1159-1170","source":"PubMed","title":"InterPred: A pipeline to identify and model protein-protein interactions","title-short":"InterPred","volume":"85","author":[{"family":"Mirabello","given":"Claudio"},{"family":"Wallner","given":"Björn"}],"issued":{"date-parts":[["2017",6]]}}}],"schema":"https://github.com/citation-style-language/schema/raw/master/csl-citation.json"} </w:instrText>
            </w:r>
            <w:r>
              <w:rPr>
                <w:lang w:val="es-ES"/>
              </w:rPr>
              <w:fldChar w:fldCharType="separate"/>
            </w:r>
            <w:r>
              <w:rPr>
                <w:noProof/>
                <w:lang w:val="es-ES"/>
              </w:rPr>
              <w:t>(Mirabello and Wallner, 2017)</w:t>
            </w:r>
            <w:r>
              <w:rPr>
                <w:lang w:val="es-ES"/>
              </w:rPr>
              <w:fldChar w:fldCharType="end"/>
            </w:r>
          </w:p>
        </w:tc>
        <w:tc>
          <w:tcPr>
            <w:tcW w:w="719" w:type="dxa"/>
          </w:tcPr>
          <w:p w14:paraId="6896C08C" w14:textId="77777777" w:rsidR="0097666B" w:rsidRPr="00EB73AA" w:rsidRDefault="0097666B" w:rsidP="003060B3">
            <w:pPr>
              <w:rPr>
                <w:lang w:val="es-ES"/>
              </w:rPr>
            </w:pPr>
          </w:p>
        </w:tc>
        <w:tc>
          <w:tcPr>
            <w:tcW w:w="561" w:type="dxa"/>
          </w:tcPr>
          <w:p w14:paraId="7A65AAE0" w14:textId="77777777" w:rsidR="0097666B" w:rsidRPr="00EB73AA" w:rsidRDefault="0097666B" w:rsidP="003060B3">
            <w:pPr>
              <w:rPr>
                <w:lang w:val="es-ES"/>
              </w:rPr>
            </w:pPr>
          </w:p>
        </w:tc>
        <w:tc>
          <w:tcPr>
            <w:tcW w:w="518" w:type="dxa"/>
          </w:tcPr>
          <w:p w14:paraId="2959426C" w14:textId="77777777" w:rsidR="0097666B" w:rsidRPr="00EB73AA" w:rsidRDefault="0097666B" w:rsidP="003060B3">
            <w:pPr>
              <w:rPr>
                <w:lang w:val="es-ES"/>
              </w:rPr>
            </w:pPr>
          </w:p>
        </w:tc>
        <w:tc>
          <w:tcPr>
            <w:tcW w:w="750" w:type="dxa"/>
          </w:tcPr>
          <w:p w14:paraId="6055E434" w14:textId="77777777" w:rsidR="0097666B" w:rsidRPr="00EB73AA" w:rsidRDefault="0097666B" w:rsidP="003060B3">
            <w:pPr>
              <w:rPr>
                <w:lang w:val="es-ES"/>
              </w:rPr>
            </w:pPr>
          </w:p>
        </w:tc>
        <w:tc>
          <w:tcPr>
            <w:tcW w:w="459" w:type="dxa"/>
          </w:tcPr>
          <w:p w14:paraId="5A2076DB" w14:textId="77777777" w:rsidR="0097666B" w:rsidRPr="00EB73AA" w:rsidRDefault="0097666B" w:rsidP="003060B3">
            <w:pPr>
              <w:rPr>
                <w:lang w:val="es-ES"/>
              </w:rPr>
            </w:pPr>
          </w:p>
        </w:tc>
        <w:tc>
          <w:tcPr>
            <w:tcW w:w="427" w:type="dxa"/>
          </w:tcPr>
          <w:p w14:paraId="2A7C92D7" w14:textId="77777777" w:rsidR="0097666B" w:rsidRPr="00EB73AA" w:rsidRDefault="0097666B" w:rsidP="003060B3">
            <w:pPr>
              <w:rPr>
                <w:lang w:val="es-ES"/>
              </w:rPr>
            </w:pPr>
          </w:p>
        </w:tc>
        <w:tc>
          <w:tcPr>
            <w:tcW w:w="493" w:type="dxa"/>
          </w:tcPr>
          <w:p w14:paraId="081A0F6F" w14:textId="77777777" w:rsidR="0097666B" w:rsidRPr="00EB73AA" w:rsidRDefault="0097666B" w:rsidP="003060B3">
            <w:pPr>
              <w:rPr>
                <w:lang w:val="es-ES"/>
              </w:rPr>
            </w:pPr>
          </w:p>
        </w:tc>
        <w:tc>
          <w:tcPr>
            <w:tcW w:w="429" w:type="dxa"/>
          </w:tcPr>
          <w:p w14:paraId="6ACEDA2E" w14:textId="77777777" w:rsidR="0097666B" w:rsidRPr="00EB73AA" w:rsidRDefault="0097666B" w:rsidP="003060B3">
            <w:pPr>
              <w:rPr>
                <w:lang w:val="es-ES"/>
              </w:rPr>
            </w:pPr>
          </w:p>
        </w:tc>
        <w:tc>
          <w:tcPr>
            <w:tcW w:w="971" w:type="dxa"/>
          </w:tcPr>
          <w:p w14:paraId="1C951425" w14:textId="77777777" w:rsidR="0097666B" w:rsidRPr="00707565" w:rsidRDefault="0097666B" w:rsidP="003060B3">
            <w:pPr>
              <w:rPr>
                <w:lang w:val="en-US"/>
              </w:rPr>
            </w:pPr>
            <w:r w:rsidRPr="00707565">
              <w:rPr>
                <w:lang w:val="en-US"/>
              </w:rPr>
              <w:t>Tr:111168/</w:t>
            </w:r>
          </w:p>
          <w:p w14:paraId="1E32859E" w14:textId="77777777" w:rsidR="0097666B" w:rsidRPr="00707565" w:rsidRDefault="0097666B" w:rsidP="003060B3">
            <w:pPr>
              <w:rPr>
                <w:lang w:val="en-US"/>
              </w:rPr>
            </w:pPr>
            <w:r w:rsidRPr="00707565">
              <w:rPr>
                <w:lang w:val="en-US"/>
              </w:rPr>
              <w:t>14013121</w:t>
            </w:r>
          </w:p>
          <w:p w14:paraId="133CBE64" w14:textId="77777777" w:rsidR="0097666B" w:rsidRPr="00707565" w:rsidRDefault="0097666B" w:rsidP="003060B3">
            <w:pPr>
              <w:rPr>
                <w:lang w:val="en-US"/>
              </w:rPr>
            </w:pPr>
            <w:r w:rsidRPr="00707565">
              <w:rPr>
                <w:lang w:val="en-US"/>
              </w:rPr>
              <w:t>T:268/268</w:t>
            </w:r>
          </w:p>
        </w:tc>
        <w:tc>
          <w:tcPr>
            <w:tcW w:w="638" w:type="dxa"/>
          </w:tcPr>
          <w:p w14:paraId="1C60BA74" w14:textId="77777777" w:rsidR="0097666B" w:rsidRPr="00707565" w:rsidRDefault="0097666B" w:rsidP="003060B3">
            <w:pPr>
              <w:rPr>
                <w:lang w:val="en-US"/>
              </w:rPr>
            </w:pPr>
          </w:p>
        </w:tc>
      </w:tr>
      <w:tr w:rsidR="0097666B" w:rsidRPr="00707565" w14:paraId="26E1421F" w14:textId="77777777" w:rsidTr="003060B3">
        <w:tc>
          <w:tcPr>
            <w:tcW w:w="3385" w:type="dxa"/>
          </w:tcPr>
          <w:p w14:paraId="63BC06D6" w14:textId="77777777" w:rsidR="0097666B" w:rsidRPr="00707565" w:rsidRDefault="0097666B" w:rsidP="003060B3">
            <w:pPr>
              <w:rPr>
                <w:lang w:val="en-US"/>
              </w:rPr>
            </w:pPr>
            <w:r w:rsidRPr="00707565">
              <w:rPr>
                <w:lang w:val="en-US"/>
              </w:rPr>
              <w:t xml:space="preserve">Dong et al. </w:t>
            </w:r>
            <w:r>
              <w:rPr>
                <w:lang w:val="en-US"/>
              </w:rPr>
              <w:fldChar w:fldCharType="begin"/>
            </w:r>
            <w:r>
              <w:rPr>
                <w:lang w:val="en-US"/>
              </w:rPr>
              <w:instrText xml:space="preserve"> ADDIN ZOTERO_ITEM CSL_CITATION {"citationID":"SSI2z2DV","properties":{"formattedCitation":"(Dong et al., 2019)","plainCitation":"(Dong et al., 2019)","noteIndex":0},"citationItems":[{"id":2393,"uris":["http://zotero.org/users/10779866/items/ZRHSPLS8"],"itemData":{"id":2393,"type":"article-journal","abstract":"Determining the complete Arabidopsis (Arabidopsis thaliana) protein-protein interaction network is essential for understanding the functional organization of the proteome. Numerous small-scale studies and a couple of large-scale ones have elucidated a fraction of the estimated 300,000 binary protein-protein interactions in Arabidopsis. In this study, we provide evidence that a docking algorithm has the ability to identify real interactions using both experimentally determined and predicted protein structures. We ranked 0.91 million interactions generated by all possible pairwise combinations of 1,346 predicted structure models from an Arabidopsis predicted \"structure-ome\" and found a significant enrichment of real interactions for the top-ranking predicted interactions, as shown by cosubcellular enrichment analysis and yeast two-hybrid validation. Our success rate for computationally predicted, structure-based interactions was 63% of the success rate for published interactions naively tested using the yeast two-hybrid system and 2.7 times better than for randomly picked pairs of proteins. This study provides another perspective in interactome exploration and biological network reconstruction using protein structural information. We have made these interactions freely accessible through an improved Arabidopsis Interactions Viewer and have created community tools for accessing these and </w:instrText>
            </w:r>
            <w:r>
              <w:rPr>
                <w:rFonts w:ascii="Cambria Math" w:hAnsi="Cambria Math" w:cs="Cambria Math"/>
                <w:lang w:val="en-US"/>
              </w:rPr>
              <w:instrText>∼</w:instrText>
            </w:r>
            <w:r>
              <w:rPr>
                <w:lang w:val="en-US"/>
              </w:rPr>
              <w:instrText xml:space="preserve">2.8 million other protein-protein and protein-DNA interactions for hypothesis generation by researchers worldwide. The Arabidopsis Interactions Viewer is freely available at http://bar.utoronto.ca/interactions2/.","container-title":"Plant Physiology","DOI":"10.1104/pp.18.01216","ISSN":"1532-2548","issue":"4","journalAbbreviation":"Plant Physiol","language":"eng","note":"PMID: 30679268\nPMCID: PMC6446796","page":"1893-1907","source":"PubMed","title":"Proteome-wide, Structure-Based Prediction of Protein-Protein Interactions/New Molecular Interactions Viewer","volume":"179","author":[{"family":"Dong","given":"Shaowei"},{"family":"Lau","given":"Vincent"},{"family":"Song","given":"Richard"},{"family":"Ierullo","given":"Matthew"},{"family":"Esteban","given":"Eddi"},{"family":"Wu","given":"Yingzhou"},{"family":"Sivieng","given":"Teeratham"},{"family":"Nahal","given":"Hardeep"},{"family":"Gaudinier","given":"Allison"},{"family":"Pasha","given":"Asher"},{"family":"Oughtred","given":"Rose"},{"family":"Dolinski","given":"Kara"},{"family":"Tyers","given":"Mike"},{"family":"Brady","given":"Siobhan M."},{"family":"Grene","given":"Ruth"},{"family":"Usadel","given":"Björn"},{"family":"Provart","given":"Nicholas J."}],"issued":{"date-parts":[["2019",4]]}}}],"schema":"https://github.com/citation-style-language/schema/raw/master/csl-citation.json"} </w:instrText>
            </w:r>
            <w:r>
              <w:rPr>
                <w:lang w:val="en-US"/>
              </w:rPr>
              <w:fldChar w:fldCharType="separate"/>
            </w:r>
            <w:r>
              <w:rPr>
                <w:noProof/>
                <w:lang w:val="en-US"/>
              </w:rPr>
              <w:t>(Dong et al., 2019)</w:t>
            </w:r>
            <w:r>
              <w:rPr>
                <w:lang w:val="en-US"/>
              </w:rPr>
              <w:fldChar w:fldCharType="end"/>
            </w:r>
          </w:p>
        </w:tc>
        <w:tc>
          <w:tcPr>
            <w:tcW w:w="719" w:type="dxa"/>
          </w:tcPr>
          <w:p w14:paraId="3F5F2532" w14:textId="77777777" w:rsidR="0097666B" w:rsidRPr="00707565" w:rsidRDefault="0097666B" w:rsidP="003060B3">
            <w:pPr>
              <w:rPr>
                <w:lang w:val="en-US"/>
              </w:rPr>
            </w:pPr>
          </w:p>
        </w:tc>
        <w:tc>
          <w:tcPr>
            <w:tcW w:w="561" w:type="dxa"/>
          </w:tcPr>
          <w:p w14:paraId="4022C6C1" w14:textId="77777777" w:rsidR="0097666B" w:rsidRPr="00707565" w:rsidRDefault="0097666B" w:rsidP="003060B3">
            <w:pPr>
              <w:rPr>
                <w:lang w:val="en-US"/>
              </w:rPr>
            </w:pPr>
            <w:r w:rsidRPr="00707565">
              <w:rPr>
                <w:lang w:val="en-US"/>
              </w:rPr>
              <w:t>T:663/0</w:t>
            </w:r>
          </w:p>
        </w:tc>
        <w:tc>
          <w:tcPr>
            <w:tcW w:w="518" w:type="dxa"/>
          </w:tcPr>
          <w:p w14:paraId="112FC0EB" w14:textId="77777777" w:rsidR="0097666B" w:rsidRPr="00707565" w:rsidRDefault="0097666B" w:rsidP="003060B3">
            <w:pPr>
              <w:rPr>
                <w:lang w:val="en-US"/>
              </w:rPr>
            </w:pPr>
            <w:r w:rsidRPr="00707565">
              <w:rPr>
                <w:lang w:val="en-US"/>
              </w:rPr>
              <w:t>T:663/0</w:t>
            </w:r>
          </w:p>
        </w:tc>
        <w:tc>
          <w:tcPr>
            <w:tcW w:w="750" w:type="dxa"/>
          </w:tcPr>
          <w:p w14:paraId="7008B2F0" w14:textId="77777777" w:rsidR="0097666B" w:rsidRPr="00707565" w:rsidRDefault="0097666B" w:rsidP="003060B3">
            <w:pPr>
              <w:rPr>
                <w:lang w:val="en-US"/>
              </w:rPr>
            </w:pPr>
            <w:r w:rsidRPr="00707565">
              <w:rPr>
                <w:lang w:val="en-US"/>
              </w:rPr>
              <w:t>T:2440/0</w:t>
            </w:r>
          </w:p>
        </w:tc>
        <w:tc>
          <w:tcPr>
            <w:tcW w:w="459" w:type="dxa"/>
          </w:tcPr>
          <w:p w14:paraId="18C58A8A" w14:textId="77777777" w:rsidR="0097666B" w:rsidRPr="00707565" w:rsidRDefault="0097666B" w:rsidP="003060B3">
            <w:pPr>
              <w:rPr>
                <w:lang w:val="en-US"/>
              </w:rPr>
            </w:pPr>
          </w:p>
        </w:tc>
        <w:tc>
          <w:tcPr>
            <w:tcW w:w="427" w:type="dxa"/>
          </w:tcPr>
          <w:p w14:paraId="6D609297" w14:textId="77777777" w:rsidR="0097666B" w:rsidRPr="00707565" w:rsidRDefault="0097666B" w:rsidP="003060B3">
            <w:pPr>
              <w:rPr>
                <w:lang w:val="en-US"/>
              </w:rPr>
            </w:pPr>
          </w:p>
        </w:tc>
        <w:tc>
          <w:tcPr>
            <w:tcW w:w="493" w:type="dxa"/>
          </w:tcPr>
          <w:p w14:paraId="2CE4AF7B" w14:textId="77777777" w:rsidR="0097666B" w:rsidRPr="00707565" w:rsidRDefault="0097666B" w:rsidP="003060B3">
            <w:pPr>
              <w:rPr>
                <w:lang w:val="en-US"/>
              </w:rPr>
            </w:pPr>
          </w:p>
        </w:tc>
        <w:tc>
          <w:tcPr>
            <w:tcW w:w="429" w:type="dxa"/>
          </w:tcPr>
          <w:p w14:paraId="5C2CC8A4" w14:textId="77777777" w:rsidR="0097666B" w:rsidRPr="00707565" w:rsidRDefault="0097666B" w:rsidP="003060B3">
            <w:pPr>
              <w:rPr>
                <w:lang w:val="en-US"/>
              </w:rPr>
            </w:pPr>
          </w:p>
        </w:tc>
        <w:tc>
          <w:tcPr>
            <w:tcW w:w="971" w:type="dxa"/>
          </w:tcPr>
          <w:p w14:paraId="3D1A15F1" w14:textId="77777777" w:rsidR="0097666B" w:rsidRPr="00707565" w:rsidRDefault="0097666B" w:rsidP="003060B3">
            <w:pPr>
              <w:rPr>
                <w:lang w:val="en-US"/>
              </w:rPr>
            </w:pPr>
            <w:r w:rsidRPr="00707565">
              <w:rPr>
                <w:lang w:val="en-US"/>
              </w:rPr>
              <w:t>Tr:2026/50000</w:t>
            </w:r>
          </w:p>
        </w:tc>
        <w:tc>
          <w:tcPr>
            <w:tcW w:w="638" w:type="dxa"/>
          </w:tcPr>
          <w:p w14:paraId="2CC89AA4" w14:textId="77777777" w:rsidR="0097666B" w:rsidRPr="00707565" w:rsidRDefault="0097666B" w:rsidP="003060B3">
            <w:pPr>
              <w:rPr>
                <w:lang w:val="en-US"/>
              </w:rPr>
            </w:pPr>
            <w:r w:rsidRPr="00707565">
              <w:rPr>
                <w:lang w:val="en-US"/>
              </w:rPr>
              <w:t>Tr:1629</w:t>
            </w:r>
          </w:p>
        </w:tc>
      </w:tr>
      <w:tr w:rsidR="0097666B" w:rsidRPr="00707565" w14:paraId="17E32FA4" w14:textId="77777777" w:rsidTr="003060B3">
        <w:tc>
          <w:tcPr>
            <w:tcW w:w="3385" w:type="dxa"/>
          </w:tcPr>
          <w:p w14:paraId="2AB2701C" w14:textId="77777777" w:rsidR="0097666B" w:rsidRPr="00707565" w:rsidRDefault="0097666B" w:rsidP="003060B3">
            <w:pPr>
              <w:rPr>
                <w:lang w:val="en-US"/>
              </w:rPr>
            </w:pPr>
            <w:r w:rsidRPr="00707565">
              <w:rPr>
                <w:lang w:val="en-US"/>
              </w:rPr>
              <w:t xml:space="preserve">Bryant et al. </w:t>
            </w:r>
            <w:r>
              <w:rPr>
                <w:lang w:val="en-US"/>
              </w:rPr>
              <w:fldChar w:fldCharType="begin"/>
            </w:r>
            <w:r>
              <w:rPr>
                <w:lang w:val="en-US"/>
              </w:rPr>
              <w:instrText xml:space="preserve"> ADDIN ZOTERO_ITEM CSL_CITATION {"citationID":"Oj8VZyAp","properties":{"formattedCitation":"(Bryant et al., 2022)","plainCitation":"(Bryant et al., 2022)","noteIndex":0},"citationItems":[{"id":2396,"uris":["http://zotero.org/users/10779866/items/LG6YJPFV"],"itemData":{"id":2396,"type":"article-journal","abstract":"Predicting the structure of interacting protein chains is a fundamental step towards understanding protein function. Unfortunately, no computational method can produce accurate structures of protein complexes. AlphaFold2, has shown unprecedented levels of accuracy in modelling single chain protein structures. Here, we apply AlphaFold2 for the prediction of heterodimeric protein complexes. We find that the AlphaFold2 protocol together with optimised multiple sequence alignments, generate models with acceptable quality (DockQ</w:instrText>
            </w:r>
            <w:r>
              <w:rPr>
                <w:rFonts w:ascii="Arial" w:hAnsi="Arial" w:cs="Arial"/>
                <w:lang w:val="en-US"/>
              </w:rPr>
              <w:instrText> </w:instrText>
            </w:r>
            <w:r>
              <w:rPr>
                <w:lang w:val="en-US"/>
              </w:rPr>
              <w:instrText>≥</w:instrText>
            </w:r>
            <w:r>
              <w:rPr>
                <w:rFonts w:ascii="Arial" w:hAnsi="Arial" w:cs="Arial"/>
                <w:lang w:val="en-US"/>
              </w:rPr>
              <w:instrText> </w:instrText>
            </w:r>
            <w:r>
              <w:rPr>
                <w:lang w:val="en-US"/>
              </w:rPr>
              <w:instrText xml:space="preserve">0.23) for 63% of the dimers. From the predicted interfaces we create a simple function to predict the DockQ score which distinguishes acceptable from incorrect models as well as interacting from non-interacting proteins with state-of-art accuracy. We find that, using the predicted DockQ scores, we can identify 51% of all interacting pairs at 1% FPR.","container-title":"Nature Communications","DOI":"10.1038/s41467-022-28865-w","ISSN":"2041-1723","issue":"1","journalAbbreviation":"Nat Commun","language":"eng","note":"PMID: 35273146\nPMCID: PMC8913741","page":"1265","source":"PubMed","title":"Improved prediction of protein-protein interactions using AlphaFold2","volume":"13","author":[{"family":"Bryant","given":"Patrick"},{"family":"Pozzati","given":"Gabriele"},{"family":"Elofsson","given":"Arne"}],"issued":{"date-parts":[["2022",3,10]]}}}],"schema":"https://github.com/citation-style-language/schema/raw/master/csl-citation.json"} </w:instrText>
            </w:r>
            <w:r>
              <w:rPr>
                <w:lang w:val="en-US"/>
              </w:rPr>
              <w:fldChar w:fldCharType="separate"/>
            </w:r>
            <w:r>
              <w:rPr>
                <w:noProof/>
                <w:lang w:val="en-US"/>
              </w:rPr>
              <w:t>(Bryant et al., 2022)</w:t>
            </w:r>
            <w:r>
              <w:rPr>
                <w:lang w:val="en-US"/>
              </w:rPr>
              <w:fldChar w:fldCharType="end"/>
            </w:r>
          </w:p>
        </w:tc>
        <w:tc>
          <w:tcPr>
            <w:tcW w:w="719" w:type="dxa"/>
          </w:tcPr>
          <w:p w14:paraId="1A83BBA4" w14:textId="77777777" w:rsidR="0097666B" w:rsidRPr="00707565" w:rsidRDefault="0097666B" w:rsidP="003060B3">
            <w:pPr>
              <w:rPr>
                <w:lang w:val="en-US"/>
              </w:rPr>
            </w:pPr>
          </w:p>
        </w:tc>
        <w:tc>
          <w:tcPr>
            <w:tcW w:w="561" w:type="dxa"/>
          </w:tcPr>
          <w:p w14:paraId="4AC23168" w14:textId="77777777" w:rsidR="0097666B" w:rsidRPr="00707565" w:rsidRDefault="0097666B" w:rsidP="003060B3">
            <w:pPr>
              <w:rPr>
                <w:lang w:val="en-US"/>
              </w:rPr>
            </w:pPr>
          </w:p>
        </w:tc>
        <w:tc>
          <w:tcPr>
            <w:tcW w:w="518" w:type="dxa"/>
          </w:tcPr>
          <w:p w14:paraId="16EE50C7" w14:textId="77777777" w:rsidR="0097666B" w:rsidRPr="00707565" w:rsidRDefault="0097666B" w:rsidP="003060B3">
            <w:pPr>
              <w:rPr>
                <w:lang w:val="en-US"/>
              </w:rPr>
            </w:pPr>
          </w:p>
        </w:tc>
        <w:tc>
          <w:tcPr>
            <w:tcW w:w="750" w:type="dxa"/>
          </w:tcPr>
          <w:p w14:paraId="4F9DAEA5" w14:textId="77777777" w:rsidR="0097666B" w:rsidRPr="00707565" w:rsidRDefault="0097666B" w:rsidP="003060B3">
            <w:pPr>
              <w:rPr>
                <w:lang w:val="en-US"/>
              </w:rPr>
            </w:pPr>
          </w:p>
        </w:tc>
        <w:tc>
          <w:tcPr>
            <w:tcW w:w="459" w:type="dxa"/>
          </w:tcPr>
          <w:p w14:paraId="6F41CD4D" w14:textId="77777777" w:rsidR="0097666B" w:rsidRPr="00707565" w:rsidRDefault="0097666B" w:rsidP="003060B3">
            <w:pPr>
              <w:rPr>
                <w:lang w:val="en-US"/>
              </w:rPr>
            </w:pPr>
          </w:p>
        </w:tc>
        <w:tc>
          <w:tcPr>
            <w:tcW w:w="427" w:type="dxa"/>
          </w:tcPr>
          <w:p w14:paraId="4A6DE940" w14:textId="77777777" w:rsidR="0097666B" w:rsidRPr="00707565" w:rsidRDefault="0097666B" w:rsidP="003060B3">
            <w:pPr>
              <w:rPr>
                <w:lang w:val="en-US"/>
              </w:rPr>
            </w:pPr>
          </w:p>
        </w:tc>
        <w:tc>
          <w:tcPr>
            <w:tcW w:w="493" w:type="dxa"/>
          </w:tcPr>
          <w:p w14:paraId="759A13D7" w14:textId="77777777" w:rsidR="0097666B" w:rsidRPr="00707565" w:rsidRDefault="0097666B" w:rsidP="003060B3">
            <w:pPr>
              <w:rPr>
                <w:lang w:val="en-US"/>
              </w:rPr>
            </w:pPr>
          </w:p>
        </w:tc>
        <w:tc>
          <w:tcPr>
            <w:tcW w:w="429" w:type="dxa"/>
          </w:tcPr>
          <w:p w14:paraId="32F805E9" w14:textId="77777777" w:rsidR="0097666B" w:rsidRPr="00707565" w:rsidRDefault="0097666B" w:rsidP="003060B3">
            <w:pPr>
              <w:rPr>
                <w:lang w:val="en-US"/>
              </w:rPr>
            </w:pPr>
          </w:p>
        </w:tc>
        <w:tc>
          <w:tcPr>
            <w:tcW w:w="971" w:type="dxa"/>
          </w:tcPr>
          <w:p w14:paraId="70077736" w14:textId="77777777" w:rsidR="0097666B" w:rsidRPr="00707565" w:rsidRDefault="0097666B" w:rsidP="003060B3">
            <w:pPr>
              <w:rPr>
                <w:lang w:val="en-US"/>
              </w:rPr>
            </w:pPr>
            <w:r w:rsidRPr="00707565">
              <w:rPr>
                <w:lang w:val="en-US"/>
              </w:rPr>
              <w:t>Tr:216/3989</w:t>
            </w:r>
          </w:p>
          <w:p w14:paraId="69753BF7" w14:textId="77777777" w:rsidR="0097666B" w:rsidRPr="00707565" w:rsidRDefault="0097666B" w:rsidP="003060B3">
            <w:pPr>
              <w:rPr>
                <w:lang w:val="en-US"/>
              </w:rPr>
            </w:pPr>
            <w:r w:rsidRPr="00707565">
              <w:rPr>
                <w:lang w:val="en-US"/>
              </w:rPr>
              <w:t>T:1461</w:t>
            </w:r>
          </w:p>
        </w:tc>
        <w:tc>
          <w:tcPr>
            <w:tcW w:w="638" w:type="dxa"/>
          </w:tcPr>
          <w:p w14:paraId="518A5B8E" w14:textId="77777777" w:rsidR="0097666B" w:rsidRPr="00707565" w:rsidRDefault="0097666B" w:rsidP="003060B3">
            <w:pPr>
              <w:rPr>
                <w:lang w:val="en-US"/>
              </w:rPr>
            </w:pPr>
            <w:r w:rsidRPr="00707565">
              <w:rPr>
                <w:lang w:val="en-US"/>
              </w:rPr>
              <w:t>Tr:1964</w:t>
            </w:r>
          </w:p>
          <w:p w14:paraId="43E734D9" w14:textId="77777777" w:rsidR="0097666B" w:rsidRPr="00707565" w:rsidRDefault="0097666B" w:rsidP="003060B3">
            <w:pPr>
              <w:rPr>
                <w:lang w:val="en-US"/>
              </w:rPr>
            </w:pPr>
            <w:r w:rsidRPr="00707565">
              <w:rPr>
                <w:lang w:val="en-US"/>
              </w:rPr>
              <w:t>T:1715</w:t>
            </w:r>
          </w:p>
        </w:tc>
      </w:tr>
      <w:tr w:rsidR="0097666B" w:rsidRPr="00707565" w14:paraId="0ED471EB" w14:textId="77777777" w:rsidTr="003060B3">
        <w:tc>
          <w:tcPr>
            <w:tcW w:w="3385" w:type="dxa"/>
          </w:tcPr>
          <w:p w14:paraId="01A77302" w14:textId="77777777" w:rsidR="0097666B" w:rsidRPr="00707565" w:rsidRDefault="0097666B" w:rsidP="003060B3">
            <w:pPr>
              <w:rPr>
                <w:lang w:val="en-US"/>
              </w:rPr>
            </w:pPr>
            <w:proofErr w:type="spellStart"/>
            <w:r w:rsidRPr="00707565">
              <w:rPr>
                <w:lang w:val="en-US"/>
              </w:rPr>
              <w:t>Cluspro</w:t>
            </w:r>
            <w:proofErr w:type="spellEnd"/>
            <w:r w:rsidRPr="00707565">
              <w:rPr>
                <w:lang w:val="en-US"/>
              </w:rPr>
              <w:t xml:space="preserve"> </w:t>
            </w:r>
            <w:r>
              <w:rPr>
                <w:lang w:val="en-US"/>
              </w:rPr>
              <w:fldChar w:fldCharType="begin"/>
            </w:r>
            <w:r>
              <w:rPr>
                <w:lang w:val="en-US"/>
              </w:rPr>
              <w:instrText xml:space="preserve"> ADDIN ZOTERO_ITEM CSL_CITATION {"citationID":"GoNd2QBo","properties":{"formattedCitation":"(Comeau et al., 2004)","plainCitation":"(Comeau et al., 2004)","noteIndex":0},"citationItems":[{"id":2401,"uris":["http://zotero.org/users/10779866/items/X3YLS9N7"],"itemData":{"id":2401,"type":"article-journal","abstract":"MOTIVATION: Predicting protein interactions is one of the most challenging problems in functional genomics. Given two proteins known to interact, current docking methods evaluate billions of docked conformations by simple scoring functions, and in addition to near-native structures yield many false positives, i.e. structures with good surface complementarity but far from the native.\nRESULTS: We have developed a fast algorithm for filtering docked conformations with good surface complementarity, and ranking them based on their clustering properties. The free energy filters select complexes with lowest desolvation and electrostatic energies. Clustering is then used to smooth the local minima and to select the ones with the broadest energy wells-a property associated with the free energy at the binding site. The robustness of the method was tested on sets of 2000 docked conformations generated for 48 pairs of interacting proteins. In 31 of these cases, the top 10 predictions include at least one near-native complex, with an average RMSD of 5 A from the native structure. The docking and discrimination method also provides good results for a number of complexes that were used as targets in the Critical Assessment of PRedictions of Interactions experiment.\nAVAILABILITY: The fully automated docking and discrimination server ClusPro can be found at http://structure.bu.edu","container-title":"Bioinformatics (Oxford, England)","DOI":"10.1093/bioinformatics/btg371","ISSN":"1367-4803","issue":"1","journalAbbreviation":"Bioinformatics","language":"eng","note":"PMID: 14693807","page":"45-50","source":"PubMed","title":"ClusPro: an automated docking and discrimination method for the prediction of protein complexes","title-short":"ClusPro","volume":"20","author":[{"family":"Comeau","given":"Stephen R."},{"family":"Gatchell","given":"David W."},{"family":"Vajda","given":"Sandor"},{"family":"Camacho","given":"Carlos J."}],"issued":{"date-parts":[["2004",1,1]]}}}],"schema":"https://github.com/citation-style-language/schema/raw/master/csl-citation.json"} </w:instrText>
            </w:r>
            <w:r>
              <w:rPr>
                <w:lang w:val="en-US"/>
              </w:rPr>
              <w:fldChar w:fldCharType="separate"/>
            </w:r>
            <w:r>
              <w:rPr>
                <w:noProof/>
                <w:lang w:val="en-US"/>
              </w:rPr>
              <w:t>(Comeau et al., 2004)</w:t>
            </w:r>
            <w:r>
              <w:rPr>
                <w:lang w:val="en-US"/>
              </w:rPr>
              <w:fldChar w:fldCharType="end"/>
            </w:r>
          </w:p>
        </w:tc>
        <w:tc>
          <w:tcPr>
            <w:tcW w:w="719" w:type="dxa"/>
          </w:tcPr>
          <w:p w14:paraId="0FF3D1B2" w14:textId="77777777" w:rsidR="0097666B" w:rsidRPr="00707565" w:rsidRDefault="0097666B" w:rsidP="003060B3">
            <w:pPr>
              <w:rPr>
                <w:lang w:val="en-US"/>
              </w:rPr>
            </w:pPr>
          </w:p>
        </w:tc>
        <w:tc>
          <w:tcPr>
            <w:tcW w:w="561" w:type="dxa"/>
          </w:tcPr>
          <w:p w14:paraId="17C05576" w14:textId="77777777" w:rsidR="0097666B" w:rsidRPr="00707565" w:rsidRDefault="0097666B" w:rsidP="003060B3">
            <w:pPr>
              <w:rPr>
                <w:lang w:val="en-US"/>
              </w:rPr>
            </w:pPr>
          </w:p>
        </w:tc>
        <w:tc>
          <w:tcPr>
            <w:tcW w:w="518" w:type="dxa"/>
          </w:tcPr>
          <w:p w14:paraId="489B4CE5" w14:textId="77777777" w:rsidR="0097666B" w:rsidRPr="00707565" w:rsidRDefault="0097666B" w:rsidP="003060B3">
            <w:pPr>
              <w:rPr>
                <w:lang w:val="en-US"/>
              </w:rPr>
            </w:pPr>
          </w:p>
        </w:tc>
        <w:tc>
          <w:tcPr>
            <w:tcW w:w="750" w:type="dxa"/>
          </w:tcPr>
          <w:p w14:paraId="08E1D828" w14:textId="77777777" w:rsidR="0097666B" w:rsidRPr="00707565" w:rsidRDefault="0097666B" w:rsidP="003060B3">
            <w:pPr>
              <w:rPr>
                <w:lang w:val="en-US"/>
              </w:rPr>
            </w:pPr>
          </w:p>
        </w:tc>
        <w:tc>
          <w:tcPr>
            <w:tcW w:w="459" w:type="dxa"/>
          </w:tcPr>
          <w:p w14:paraId="5B2E21FD" w14:textId="77777777" w:rsidR="0097666B" w:rsidRPr="00707565" w:rsidRDefault="0097666B" w:rsidP="003060B3">
            <w:pPr>
              <w:rPr>
                <w:lang w:val="en-US"/>
              </w:rPr>
            </w:pPr>
          </w:p>
        </w:tc>
        <w:tc>
          <w:tcPr>
            <w:tcW w:w="427" w:type="dxa"/>
          </w:tcPr>
          <w:p w14:paraId="13DACE3D" w14:textId="77777777" w:rsidR="0097666B" w:rsidRPr="00707565" w:rsidRDefault="0097666B" w:rsidP="003060B3">
            <w:pPr>
              <w:rPr>
                <w:lang w:val="en-US"/>
              </w:rPr>
            </w:pPr>
          </w:p>
        </w:tc>
        <w:tc>
          <w:tcPr>
            <w:tcW w:w="493" w:type="dxa"/>
          </w:tcPr>
          <w:p w14:paraId="4C26C025" w14:textId="77777777" w:rsidR="0097666B" w:rsidRPr="00707565" w:rsidRDefault="0097666B" w:rsidP="003060B3">
            <w:pPr>
              <w:rPr>
                <w:lang w:val="en-US"/>
              </w:rPr>
            </w:pPr>
          </w:p>
        </w:tc>
        <w:tc>
          <w:tcPr>
            <w:tcW w:w="429" w:type="dxa"/>
          </w:tcPr>
          <w:p w14:paraId="05A617F2" w14:textId="77777777" w:rsidR="0097666B" w:rsidRPr="00707565" w:rsidRDefault="0097666B" w:rsidP="003060B3">
            <w:pPr>
              <w:rPr>
                <w:lang w:val="en-US"/>
              </w:rPr>
            </w:pPr>
          </w:p>
        </w:tc>
        <w:tc>
          <w:tcPr>
            <w:tcW w:w="971" w:type="dxa"/>
          </w:tcPr>
          <w:p w14:paraId="4FF163D9" w14:textId="77777777" w:rsidR="0097666B" w:rsidRPr="00707565" w:rsidRDefault="0097666B" w:rsidP="003060B3">
            <w:pPr>
              <w:rPr>
                <w:lang w:val="en-US"/>
              </w:rPr>
            </w:pPr>
            <w:r w:rsidRPr="00707565">
              <w:rPr>
                <w:lang w:val="en-US"/>
              </w:rPr>
              <w:t>Tr:48/0</w:t>
            </w:r>
          </w:p>
        </w:tc>
        <w:tc>
          <w:tcPr>
            <w:tcW w:w="638" w:type="dxa"/>
          </w:tcPr>
          <w:p w14:paraId="7A9059DD" w14:textId="77777777" w:rsidR="0097666B" w:rsidRPr="00707565" w:rsidRDefault="0097666B" w:rsidP="003060B3">
            <w:pPr>
              <w:rPr>
                <w:lang w:val="en-US"/>
              </w:rPr>
            </w:pPr>
          </w:p>
        </w:tc>
      </w:tr>
      <w:tr w:rsidR="0097666B" w:rsidRPr="00707565" w14:paraId="71BBE6B8" w14:textId="77777777" w:rsidTr="003060B3">
        <w:tc>
          <w:tcPr>
            <w:tcW w:w="3385" w:type="dxa"/>
          </w:tcPr>
          <w:p w14:paraId="0722F6F4" w14:textId="77777777" w:rsidR="0097666B" w:rsidRPr="00D87A46" w:rsidRDefault="0097666B" w:rsidP="003060B3">
            <w:pPr>
              <w:rPr>
                <w:lang w:val="es-ES"/>
              </w:rPr>
            </w:pPr>
            <w:r w:rsidRPr="00D87A46">
              <w:rPr>
                <w:lang w:val="es-ES"/>
              </w:rPr>
              <w:lastRenderedPageBreak/>
              <w:t xml:space="preserve">HADDOCK </w:t>
            </w:r>
            <w:r>
              <w:rPr>
                <w:lang w:val="en-US"/>
              </w:rPr>
              <w:fldChar w:fldCharType="begin"/>
            </w:r>
            <w:r w:rsidRPr="00D87A46">
              <w:rPr>
                <w:lang w:val="es-ES"/>
              </w:rPr>
              <w:instrText xml:space="preserve"> ADDIN ZOTERO_ITEM CSL_CITATION {"citationID":"KWzzBuxP","properties":{"formattedCitation":"(de Vries et al., 2010)","plainCitation":"(de Vries et al., 2010)","noteIndex":0},"citationItems":[{"id":2404,"uris":["http://zotero.org/users/10779866/items/T8GLQQND"],"itemData":{"id":2404,"type":"article-journal","abstract":"Computational docking is the prediction or modeling of the three-dimensional structure of a biomolecular complex, starting from the structures of the individual molecules in their free, unbound form. HADDOCK is a popular docking program that takes a data-driven approach to docking, with support for a wide range of experimental data. Here we present the HADDOCK web server protocol, facilitating the modeling of biomolecular complexes for a wide community. The main web interface is user-friendly, requiring only the structures of the individual components and a list of interacting residues as input. Additional web interfaces allow the more advanced user to exploit the full range of experimental data supported by HADDOCK and to customize the docking process. The HADDOCK server has access to the resources of a dedicated cluster and of the e-NMR GRID infrastructure. Therefore, a typical docking run takes only a few minutes to prepare and a few hours to complete.","container-title":"Nature Protocols","DOI":"10.1038/nprot.2010.32","ISSN":"1750-2799","issue":"5","journalAbbreviation":"Nat Protoc","language":"eng","note":"PMID: 20431534","page":"883-897","source":"PubMed","title":"The HADDOCK web server for data-driven biomolecular docking","volume":"5","author":[{"family":"Vries","given":"Sjoerd J.","non-dropping-particle":"de"},{"family":"Dijk","given":"Marc","non-dropping-particle":"van"},{"family":"Bonvin","given":"Alexandre M. J. J."}],"issued":{"date-parts":[["2010",5]]}}}],"schema":"https://github.com/citation-style-language/schema/raw/master/csl-citation.json"} </w:instrText>
            </w:r>
            <w:r>
              <w:rPr>
                <w:lang w:val="en-US"/>
              </w:rPr>
              <w:fldChar w:fldCharType="separate"/>
            </w:r>
            <w:r w:rsidRPr="00D87A46">
              <w:rPr>
                <w:noProof/>
                <w:lang w:val="es-ES"/>
              </w:rPr>
              <w:t>(de Vries et al., 2010)</w:t>
            </w:r>
            <w:r>
              <w:rPr>
                <w:lang w:val="en-US"/>
              </w:rPr>
              <w:fldChar w:fldCharType="end"/>
            </w:r>
          </w:p>
        </w:tc>
        <w:tc>
          <w:tcPr>
            <w:tcW w:w="719" w:type="dxa"/>
          </w:tcPr>
          <w:p w14:paraId="6368930E" w14:textId="77777777" w:rsidR="0097666B" w:rsidRPr="00D87A46" w:rsidRDefault="0097666B" w:rsidP="003060B3">
            <w:pPr>
              <w:rPr>
                <w:lang w:val="es-ES"/>
              </w:rPr>
            </w:pPr>
          </w:p>
        </w:tc>
        <w:tc>
          <w:tcPr>
            <w:tcW w:w="561" w:type="dxa"/>
          </w:tcPr>
          <w:p w14:paraId="3DDE6491" w14:textId="77777777" w:rsidR="0097666B" w:rsidRPr="00D87A46" w:rsidRDefault="0097666B" w:rsidP="003060B3">
            <w:pPr>
              <w:rPr>
                <w:lang w:val="es-ES"/>
              </w:rPr>
            </w:pPr>
          </w:p>
        </w:tc>
        <w:tc>
          <w:tcPr>
            <w:tcW w:w="518" w:type="dxa"/>
          </w:tcPr>
          <w:p w14:paraId="17C4D868" w14:textId="77777777" w:rsidR="0097666B" w:rsidRPr="00D87A46" w:rsidRDefault="0097666B" w:rsidP="003060B3">
            <w:pPr>
              <w:rPr>
                <w:lang w:val="es-ES"/>
              </w:rPr>
            </w:pPr>
          </w:p>
        </w:tc>
        <w:tc>
          <w:tcPr>
            <w:tcW w:w="750" w:type="dxa"/>
          </w:tcPr>
          <w:p w14:paraId="75AEDD6D" w14:textId="77777777" w:rsidR="0097666B" w:rsidRPr="00D87A46" w:rsidRDefault="0097666B" w:rsidP="003060B3">
            <w:pPr>
              <w:rPr>
                <w:lang w:val="es-ES"/>
              </w:rPr>
            </w:pPr>
          </w:p>
        </w:tc>
        <w:tc>
          <w:tcPr>
            <w:tcW w:w="459" w:type="dxa"/>
          </w:tcPr>
          <w:p w14:paraId="5071A205" w14:textId="77777777" w:rsidR="0097666B" w:rsidRPr="00D87A46" w:rsidRDefault="0097666B" w:rsidP="003060B3">
            <w:pPr>
              <w:rPr>
                <w:lang w:val="es-ES"/>
              </w:rPr>
            </w:pPr>
          </w:p>
        </w:tc>
        <w:tc>
          <w:tcPr>
            <w:tcW w:w="427" w:type="dxa"/>
          </w:tcPr>
          <w:p w14:paraId="32618ABC" w14:textId="77777777" w:rsidR="0097666B" w:rsidRPr="00D87A46" w:rsidRDefault="0097666B" w:rsidP="003060B3">
            <w:pPr>
              <w:rPr>
                <w:lang w:val="es-ES"/>
              </w:rPr>
            </w:pPr>
          </w:p>
        </w:tc>
        <w:tc>
          <w:tcPr>
            <w:tcW w:w="493" w:type="dxa"/>
          </w:tcPr>
          <w:p w14:paraId="63141DDE" w14:textId="77777777" w:rsidR="0097666B" w:rsidRPr="00D87A46" w:rsidRDefault="0097666B" w:rsidP="003060B3">
            <w:pPr>
              <w:rPr>
                <w:lang w:val="es-ES"/>
              </w:rPr>
            </w:pPr>
          </w:p>
        </w:tc>
        <w:tc>
          <w:tcPr>
            <w:tcW w:w="429" w:type="dxa"/>
          </w:tcPr>
          <w:p w14:paraId="15CACA1B" w14:textId="77777777" w:rsidR="0097666B" w:rsidRPr="00D87A46" w:rsidRDefault="0097666B" w:rsidP="003060B3">
            <w:pPr>
              <w:rPr>
                <w:lang w:val="es-ES"/>
              </w:rPr>
            </w:pPr>
          </w:p>
        </w:tc>
        <w:tc>
          <w:tcPr>
            <w:tcW w:w="971" w:type="dxa"/>
          </w:tcPr>
          <w:p w14:paraId="1FB83C56" w14:textId="77777777" w:rsidR="0097666B" w:rsidRPr="00707565" w:rsidRDefault="0097666B" w:rsidP="003060B3">
            <w:pPr>
              <w:rPr>
                <w:lang w:val="en-US"/>
              </w:rPr>
            </w:pPr>
            <w:r w:rsidRPr="00707565">
              <w:rPr>
                <w:lang w:val="en-US"/>
              </w:rPr>
              <w:t>T:15/0</w:t>
            </w:r>
          </w:p>
        </w:tc>
        <w:tc>
          <w:tcPr>
            <w:tcW w:w="638" w:type="dxa"/>
          </w:tcPr>
          <w:p w14:paraId="79EF7080" w14:textId="77777777" w:rsidR="0097666B" w:rsidRPr="00707565" w:rsidRDefault="0097666B" w:rsidP="003060B3">
            <w:pPr>
              <w:rPr>
                <w:lang w:val="en-US"/>
              </w:rPr>
            </w:pPr>
          </w:p>
        </w:tc>
      </w:tr>
      <w:tr w:rsidR="0097666B" w:rsidRPr="00707565" w14:paraId="05EF078D" w14:textId="77777777" w:rsidTr="003060B3">
        <w:tc>
          <w:tcPr>
            <w:tcW w:w="3385" w:type="dxa"/>
          </w:tcPr>
          <w:p w14:paraId="508F0360" w14:textId="77777777" w:rsidR="0097666B" w:rsidRPr="00EB73AA" w:rsidRDefault="0097666B" w:rsidP="003060B3">
            <w:r w:rsidRPr="00EB73AA">
              <w:t xml:space="preserve">L3 </w:t>
            </w:r>
            <w:r>
              <w:fldChar w:fldCharType="begin"/>
            </w:r>
            <w:r>
              <w:instrText xml:space="preserve"> ADDIN ZOTERO_ITEM CSL_CITATION {"citationID":"drC9YhBw","properties":{"formattedCitation":"(Kov\\uc0\\u225{}cs et al., 2019)","plainCitation":"(Kovács et al., 2019)","noteIndex":0},"citationItems":[{"id":2407,"uris":["http://zotero.org/users/10779866/items/ZS5T2CHM"],"itemData":{"id":2407,"type":"article-journal","abstract":"Despite exceptional experimental efforts to map out the human interactome, the continued data incompleteness limits our ability to understand the molecular roots of human disease. Computational tools offer a promising alternative, helping identify biologically significant, yet unmapped protein-protein interactions (PPIs). While link prediction methods connect proteins on the basis of biological or network-based similarity, interacting proteins are not necessarily similar and similar proteins do not necessarily interact. Here, we offer structural and evolutionary evidence that proteins interact not if they are similar to each other, but if one of them is similar to the other's partners. This approach, that mathematically relies on network paths of length three (L3), significantly outperforms all existing link prediction methods. Given its high accuracy, we show that L3 can offer mechanistic insights into disease mechanisms and can complement future experimental efforts to complete the human interactome.","container-title":"Nature Communications","DOI":"10.1038/s41467-019-09177-y","ISSN":"2041-1723","issue":"1","journalAbbreviation":"Nat Commun","language":"eng","note":"PMID: 30886144\nPMCID: PMC6423278","page":"1240","source":"PubMed","title":"Network-based prediction of protein interactions","volume":"10","author":[{"family":"Kovács","given":"István A."},{"family":"Luck","given":"Katja"},{"family":"Spirohn","given":"Kerstin"},{"family":"Wang","given":"Yang"},{"family":"Pollis","given":"Carl"},{"family":"Schlabach","given":"Sadie"},{"family":"Bian","given":"Wenting"},{"family":"Kim","given":"Dae-Kyum"},{"family":"Kishore","given":"Nishka"},{"family":"Hao","given":"Tong"},{"family":"Calderwood","given":"Michael A."},{"family":"Vidal","given":"Marc"},{"family":"Barabási","given":"Albert-László"}],"issued":{"date-parts":[["2019",3,18]]}}}],"schema":"https://github.com/citation-style-language/schema/raw/master/csl-citation.json"} </w:instrText>
            </w:r>
            <w:r>
              <w:fldChar w:fldCharType="separate"/>
            </w:r>
            <w:r w:rsidRPr="00A466EF">
              <w:rPr>
                <w:rFonts w:ascii="Aptos" w:cs="Times New Roman"/>
                <w:kern w:val="0"/>
                <w:lang w:val="en-US"/>
              </w:rPr>
              <w:t>(</w:t>
            </w:r>
            <w:proofErr w:type="spellStart"/>
            <w:r w:rsidRPr="00A466EF">
              <w:rPr>
                <w:rFonts w:ascii="Aptos" w:cs="Times New Roman"/>
                <w:kern w:val="0"/>
                <w:lang w:val="en-US"/>
              </w:rPr>
              <w:t>Kovács</w:t>
            </w:r>
            <w:proofErr w:type="spellEnd"/>
            <w:r w:rsidRPr="00A466EF">
              <w:rPr>
                <w:rFonts w:ascii="Aptos" w:cs="Times New Roman"/>
                <w:kern w:val="0"/>
                <w:lang w:val="en-US"/>
              </w:rPr>
              <w:t xml:space="preserve"> et al., 2019)</w:t>
            </w:r>
            <w:r>
              <w:fldChar w:fldCharType="end"/>
            </w:r>
          </w:p>
        </w:tc>
        <w:tc>
          <w:tcPr>
            <w:tcW w:w="719" w:type="dxa"/>
          </w:tcPr>
          <w:p w14:paraId="19814E52" w14:textId="77777777" w:rsidR="0097666B" w:rsidRPr="00EB73AA" w:rsidRDefault="0097666B" w:rsidP="003060B3"/>
        </w:tc>
        <w:tc>
          <w:tcPr>
            <w:tcW w:w="561" w:type="dxa"/>
          </w:tcPr>
          <w:p w14:paraId="10A66E78" w14:textId="77777777" w:rsidR="0097666B" w:rsidRPr="00EB73AA" w:rsidRDefault="0097666B" w:rsidP="003060B3"/>
        </w:tc>
        <w:tc>
          <w:tcPr>
            <w:tcW w:w="518" w:type="dxa"/>
          </w:tcPr>
          <w:p w14:paraId="5BE89A6E" w14:textId="77777777" w:rsidR="0097666B" w:rsidRPr="00EB73AA" w:rsidRDefault="0097666B" w:rsidP="003060B3"/>
        </w:tc>
        <w:tc>
          <w:tcPr>
            <w:tcW w:w="750" w:type="dxa"/>
          </w:tcPr>
          <w:p w14:paraId="05794794" w14:textId="77777777" w:rsidR="0097666B" w:rsidRPr="00EB73AA" w:rsidRDefault="0097666B" w:rsidP="003060B3"/>
        </w:tc>
        <w:tc>
          <w:tcPr>
            <w:tcW w:w="459" w:type="dxa"/>
          </w:tcPr>
          <w:p w14:paraId="18BBB589" w14:textId="77777777" w:rsidR="0097666B" w:rsidRPr="00EB73AA" w:rsidRDefault="0097666B" w:rsidP="003060B3"/>
        </w:tc>
        <w:tc>
          <w:tcPr>
            <w:tcW w:w="427" w:type="dxa"/>
          </w:tcPr>
          <w:p w14:paraId="74300828" w14:textId="77777777" w:rsidR="0097666B" w:rsidRPr="00EB73AA" w:rsidRDefault="0097666B" w:rsidP="003060B3"/>
        </w:tc>
        <w:tc>
          <w:tcPr>
            <w:tcW w:w="493" w:type="dxa"/>
          </w:tcPr>
          <w:p w14:paraId="71B5D9FE" w14:textId="77777777" w:rsidR="0097666B" w:rsidRPr="00EB73AA" w:rsidRDefault="0097666B" w:rsidP="003060B3"/>
        </w:tc>
        <w:tc>
          <w:tcPr>
            <w:tcW w:w="429" w:type="dxa"/>
          </w:tcPr>
          <w:p w14:paraId="6878E207" w14:textId="77777777" w:rsidR="0097666B" w:rsidRPr="00EB73AA" w:rsidRDefault="0097666B" w:rsidP="003060B3"/>
        </w:tc>
        <w:tc>
          <w:tcPr>
            <w:tcW w:w="971" w:type="dxa"/>
          </w:tcPr>
          <w:p w14:paraId="00841105" w14:textId="77777777" w:rsidR="0097666B" w:rsidRPr="00707565" w:rsidRDefault="0097666B" w:rsidP="003060B3">
            <w:pPr>
              <w:rPr>
                <w:lang w:val="en-US"/>
              </w:rPr>
            </w:pPr>
            <w:r w:rsidRPr="00707565">
              <w:rPr>
                <w:lang w:val="en-US"/>
              </w:rPr>
              <w:t>1241/244</w:t>
            </w:r>
          </w:p>
        </w:tc>
        <w:tc>
          <w:tcPr>
            <w:tcW w:w="638" w:type="dxa"/>
          </w:tcPr>
          <w:p w14:paraId="658DA490" w14:textId="77777777" w:rsidR="0097666B" w:rsidRPr="00707565" w:rsidRDefault="0097666B" w:rsidP="003060B3">
            <w:pPr>
              <w:rPr>
                <w:lang w:val="en-US"/>
              </w:rPr>
            </w:pPr>
          </w:p>
        </w:tc>
      </w:tr>
      <w:tr w:rsidR="0097666B" w:rsidRPr="00707565" w14:paraId="4A0B3007" w14:textId="77777777" w:rsidTr="003060B3">
        <w:tc>
          <w:tcPr>
            <w:tcW w:w="3385" w:type="dxa"/>
          </w:tcPr>
          <w:p w14:paraId="3E0165FE" w14:textId="77777777" w:rsidR="0097666B" w:rsidRPr="00EB73AA" w:rsidRDefault="0097666B" w:rsidP="003060B3">
            <w:pPr>
              <w:rPr>
                <w:lang w:val="es-ES"/>
              </w:rPr>
            </w:pPr>
            <w:r w:rsidRPr="00EB73AA">
              <w:rPr>
                <w:lang w:val="es-ES"/>
              </w:rPr>
              <w:t xml:space="preserve">SFCN </w:t>
            </w:r>
            <w:r>
              <w:rPr>
                <w:lang w:val="es-ES"/>
              </w:rPr>
              <w:fldChar w:fldCharType="begin"/>
            </w:r>
            <w:r>
              <w:rPr>
                <w:lang w:val="es-ES"/>
              </w:rPr>
              <w:instrText xml:space="preserve"> ADDIN ZOTERO_ITEM CSL_CITATION {"citationID":"qEJ6vznI","properties":{"formattedCitation":"(Li et al., 2018)","plainCitation":"(Li et al., 2018)","noteIndex":0},"citationItems":[{"id":2410,"uris":["http://zotero.org/users/10779866/items/Q66EL92V"],"itemData":{"id":2410,"type":"article-journal","abstract":"Link prediction aims to predict the existence of unknown links via the network information. However, most similarity-based algorithms only utilize the current common neighbor information and cannot get high enough prediction accuracy in evolving networks. So this paper firstly defines the future common neighbors that can turn into the common neighbors in the future. To analyse whether the future common neighbors contribute to the current link prediction, we propose the similarity-based future common neighbors (SFCN) model for link prediction, which accurately locate all the future common neighbors besides the current common neighbors in networks and effectively measure their contributions. We also design and observe three MATLAB simulation experiments. The first experiment, which adjusts two parameter weights in the SFCN model, reveals that the future common neighbors make more contributions than the current common neighbors in complex networks. And two more experiments, which compares the SFCN model with eight algorithms in five networks, demonstrate that the SFCN model has higher accuracy and better performance robustness.","container-title":"Scientific Reports","DOI":"10.1038/s41598-018-35423-2","ISSN":"2045-2322","issue":"1","journalAbbreviation":"Sci Rep","language":"eng","note":"PMID: 30451945\nPMCID: PMC6242980","page":"17014","source":"PubMed","title":"Similarity-based future common neighbors model for link prediction in complex networks","volume":"8","author":[{"family":"Li","given":"Shibao"},{"family":"Huang","given":"Junwei"},{"family":"Zhang","given":"Zhigang"},{"family":"Liu","given":"Jianhang"},{"family":"Huang","given":"Tingpei"},{"family":"Chen","given":"Haihua"}],"issued":{"date-parts":[["2018",11,19]]}}}],"schema":"https://github.com/citation-style-language/schema/raw/master/csl-citation.json"} </w:instrText>
            </w:r>
            <w:r>
              <w:rPr>
                <w:lang w:val="es-ES"/>
              </w:rPr>
              <w:fldChar w:fldCharType="separate"/>
            </w:r>
            <w:r>
              <w:rPr>
                <w:noProof/>
                <w:lang w:val="es-ES"/>
              </w:rPr>
              <w:t>(Li et al., 2018)</w:t>
            </w:r>
            <w:r>
              <w:rPr>
                <w:lang w:val="es-ES"/>
              </w:rPr>
              <w:fldChar w:fldCharType="end"/>
            </w:r>
          </w:p>
        </w:tc>
        <w:tc>
          <w:tcPr>
            <w:tcW w:w="719" w:type="dxa"/>
          </w:tcPr>
          <w:p w14:paraId="56B29CD6" w14:textId="77777777" w:rsidR="0097666B" w:rsidRPr="00EB73AA" w:rsidRDefault="0097666B" w:rsidP="003060B3">
            <w:pPr>
              <w:rPr>
                <w:lang w:val="es-ES"/>
              </w:rPr>
            </w:pPr>
          </w:p>
        </w:tc>
        <w:tc>
          <w:tcPr>
            <w:tcW w:w="561" w:type="dxa"/>
          </w:tcPr>
          <w:p w14:paraId="1D37963C" w14:textId="77777777" w:rsidR="0097666B" w:rsidRPr="00EB73AA" w:rsidRDefault="0097666B" w:rsidP="003060B3">
            <w:pPr>
              <w:rPr>
                <w:lang w:val="es-ES"/>
              </w:rPr>
            </w:pPr>
          </w:p>
        </w:tc>
        <w:tc>
          <w:tcPr>
            <w:tcW w:w="518" w:type="dxa"/>
          </w:tcPr>
          <w:p w14:paraId="788B4320" w14:textId="77777777" w:rsidR="0097666B" w:rsidRPr="00EB73AA" w:rsidRDefault="0097666B" w:rsidP="003060B3">
            <w:pPr>
              <w:rPr>
                <w:lang w:val="es-ES"/>
              </w:rPr>
            </w:pPr>
          </w:p>
        </w:tc>
        <w:tc>
          <w:tcPr>
            <w:tcW w:w="750" w:type="dxa"/>
          </w:tcPr>
          <w:p w14:paraId="119B1FD5" w14:textId="77777777" w:rsidR="0097666B" w:rsidRPr="00EB73AA" w:rsidRDefault="0097666B" w:rsidP="003060B3">
            <w:pPr>
              <w:rPr>
                <w:lang w:val="es-ES"/>
              </w:rPr>
            </w:pPr>
          </w:p>
        </w:tc>
        <w:tc>
          <w:tcPr>
            <w:tcW w:w="459" w:type="dxa"/>
          </w:tcPr>
          <w:p w14:paraId="0720F5F0" w14:textId="77777777" w:rsidR="0097666B" w:rsidRPr="00EB73AA" w:rsidRDefault="0097666B" w:rsidP="003060B3">
            <w:pPr>
              <w:rPr>
                <w:lang w:val="es-ES"/>
              </w:rPr>
            </w:pPr>
          </w:p>
        </w:tc>
        <w:tc>
          <w:tcPr>
            <w:tcW w:w="427" w:type="dxa"/>
          </w:tcPr>
          <w:p w14:paraId="1687BD93" w14:textId="77777777" w:rsidR="0097666B" w:rsidRPr="00EB73AA" w:rsidRDefault="0097666B" w:rsidP="003060B3">
            <w:pPr>
              <w:rPr>
                <w:lang w:val="es-ES"/>
              </w:rPr>
            </w:pPr>
          </w:p>
        </w:tc>
        <w:tc>
          <w:tcPr>
            <w:tcW w:w="493" w:type="dxa"/>
          </w:tcPr>
          <w:p w14:paraId="70806B85" w14:textId="77777777" w:rsidR="0097666B" w:rsidRPr="00EB73AA" w:rsidRDefault="0097666B" w:rsidP="003060B3">
            <w:pPr>
              <w:rPr>
                <w:lang w:val="es-ES"/>
              </w:rPr>
            </w:pPr>
          </w:p>
        </w:tc>
        <w:tc>
          <w:tcPr>
            <w:tcW w:w="429" w:type="dxa"/>
          </w:tcPr>
          <w:p w14:paraId="09A9B339" w14:textId="77777777" w:rsidR="0097666B" w:rsidRPr="00EB73AA" w:rsidRDefault="0097666B" w:rsidP="003060B3">
            <w:pPr>
              <w:rPr>
                <w:lang w:val="es-ES"/>
              </w:rPr>
            </w:pPr>
          </w:p>
        </w:tc>
        <w:tc>
          <w:tcPr>
            <w:tcW w:w="971" w:type="dxa"/>
          </w:tcPr>
          <w:p w14:paraId="4E4D4662" w14:textId="77777777" w:rsidR="0097666B" w:rsidRPr="00707565" w:rsidRDefault="0097666B" w:rsidP="003060B3">
            <w:pPr>
              <w:rPr>
                <w:lang w:val="en-US"/>
              </w:rPr>
            </w:pPr>
            <w:r w:rsidRPr="00707565">
              <w:rPr>
                <w:lang w:val="en-US"/>
              </w:rPr>
              <w:t>T:11693/0</w:t>
            </w:r>
          </w:p>
        </w:tc>
        <w:tc>
          <w:tcPr>
            <w:tcW w:w="638" w:type="dxa"/>
          </w:tcPr>
          <w:p w14:paraId="0591EBAE" w14:textId="77777777" w:rsidR="0097666B" w:rsidRPr="00707565" w:rsidRDefault="0097666B" w:rsidP="003060B3">
            <w:pPr>
              <w:rPr>
                <w:lang w:val="en-US"/>
              </w:rPr>
            </w:pPr>
          </w:p>
        </w:tc>
      </w:tr>
      <w:tr w:rsidR="0097666B" w:rsidRPr="00707565" w14:paraId="73678F84" w14:textId="77777777" w:rsidTr="003060B3">
        <w:tc>
          <w:tcPr>
            <w:tcW w:w="3385" w:type="dxa"/>
          </w:tcPr>
          <w:p w14:paraId="2A3E50C4" w14:textId="77777777" w:rsidR="0097666B" w:rsidRPr="00707565" w:rsidRDefault="0097666B" w:rsidP="003060B3">
            <w:pPr>
              <w:rPr>
                <w:lang w:val="en-US"/>
              </w:rPr>
            </w:pPr>
            <w:r w:rsidRPr="00707565">
              <w:rPr>
                <w:lang w:val="en-US"/>
              </w:rPr>
              <w:t xml:space="preserve">Sim </w:t>
            </w:r>
            <w:r>
              <w:rPr>
                <w:lang w:val="en-US"/>
              </w:rPr>
              <w:fldChar w:fldCharType="begin"/>
            </w:r>
            <w:r>
              <w:rPr>
                <w:lang w:val="en-US"/>
              </w:rPr>
              <w:instrText xml:space="preserve"> ADDIN ZOTERO_ITEM CSL_CITATION {"citationID":"IeljAmRb","properties":{"formattedCitation":"(Chen et al., 2020)","plainCitation":"(Chen et al., 2020)","noteIndex":0},"citationItems":[{"id":2413,"uris":["http://zotero.org/users/10779866/items/R7TML59N"],"itemData":{"id":2413,"type":"article-journal","abstract":"Protein-protein interactions are the foundations of cellular life activities. At present, the already known protein-protein interactions only account for a small part of the total. With the development of experimental and computing technology, more and more PPI data are mined, PPI networks are more and more dense. It is possible to predict protein-protein interaction from the perspective of network structure. Although there are many high-throughput experimental methods to detect protein-protein interactions, the cost of experiments is high, time-consuming, and there is a certain error rate meanwhile. Network-based approaches can provide candidates of protein pairs for high-throughput experiments and improve the accuracy rate. This paper presents a new link prediction approach \"Sim\" for PPI networks from the perspectives of proteins' complementary interfaces and gene duplication. By integrating our approach \"Sim\" with the state-of-art network-based approach \"L3,\" the prediction accuracy and robustness are improved.","container-title":"Frontiers in Genetics","DOI":"10.3389/fgene.2020.00291","ISSN":"1664-8021","journalAbbreviation":"Front Genet","language":"eng","note":"PMID: 32300358\nPMCID: PMC7142252","page":"291","source":"PubMed","title":"Protein Interface Complementarity and Gene Duplication Improve Link Prediction of Protein-Protein Interaction Network","volume":"11","author":[{"family":"Chen","given":"Yu"},{"family":"Wang","given":"Wei"},{"family":"Liu","given":"Jiale"},{"family":"Feng","given":"Jinping"},{"family":"Gong","given":"Xinqi"}],"issued":{"date-parts":[["2020"]]}}}],"schema":"https://github.com/citation-style-language/schema/raw/master/csl-citation.json"} </w:instrText>
            </w:r>
            <w:r>
              <w:rPr>
                <w:lang w:val="en-US"/>
              </w:rPr>
              <w:fldChar w:fldCharType="separate"/>
            </w:r>
            <w:r>
              <w:rPr>
                <w:noProof/>
                <w:lang w:val="en-US"/>
              </w:rPr>
              <w:t>(Chen et al., 2020)</w:t>
            </w:r>
            <w:r>
              <w:rPr>
                <w:lang w:val="en-US"/>
              </w:rPr>
              <w:fldChar w:fldCharType="end"/>
            </w:r>
          </w:p>
        </w:tc>
        <w:tc>
          <w:tcPr>
            <w:tcW w:w="719" w:type="dxa"/>
          </w:tcPr>
          <w:p w14:paraId="33AD28F9" w14:textId="77777777" w:rsidR="0097666B" w:rsidRPr="00707565" w:rsidRDefault="0097666B" w:rsidP="003060B3">
            <w:pPr>
              <w:rPr>
                <w:lang w:val="en-US"/>
              </w:rPr>
            </w:pPr>
          </w:p>
        </w:tc>
        <w:tc>
          <w:tcPr>
            <w:tcW w:w="561" w:type="dxa"/>
          </w:tcPr>
          <w:p w14:paraId="1509B406" w14:textId="77777777" w:rsidR="0097666B" w:rsidRPr="00707565" w:rsidRDefault="0097666B" w:rsidP="003060B3">
            <w:pPr>
              <w:rPr>
                <w:lang w:val="en-US"/>
              </w:rPr>
            </w:pPr>
          </w:p>
        </w:tc>
        <w:tc>
          <w:tcPr>
            <w:tcW w:w="518" w:type="dxa"/>
          </w:tcPr>
          <w:p w14:paraId="304BFC4F" w14:textId="77777777" w:rsidR="0097666B" w:rsidRPr="00707565" w:rsidRDefault="0097666B" w:rsidP="003060B3">
            <w:pPr>
              <w:rPr>
                <w:lang w:val="en-US"/>
              </w:rPr>
            </w:pPr>
          </w:p>
        </w:tc>
        <w:tc>
          <w:tcPr>
            <w:tcW w:w="750" w:type="dxa"/>
          </w:tcPr>
          <w:p w14:paraId="6E1B2A07" w14:textId="77777777" w:rsidR="0097666B" w:rsidRPr="00707565" w:rsidRDefault="0097666B" w:rsidP="003060B3">
            <w:pPr>
              <w:rPr>
                <w:lang w:val="en-US"/>
              </w:rPr>
            </w:pPr>
          </w:p>
        </w:tc>
        <w:tc>
          <w:tcPr>
            <w:tcW w:w="459" w:type="dxa"/>
          </w:tcPr>
          <w:p w14:paraId="23284BC0" w14:textId="77777777" w:rsidR="0097666B" w:rsidRPr="00707565" w:rsidRDefault="0097666B" w:rsidP="003060B3">
            <w:pPr>
              <w:rPr>
                <w:lang w:val="en-US"/>
              </w:rPr>
            </w:pPr>
          </w:p>
        </w:tc>
        <w:tc>
          <w:tcPr>
            <w:tcW w:w="427" w:type="dxa"/>
          </w:tcPr>
          <w:p w14:paraId="5BEECC4E" w14:textId="77777777" w:rsidR="0097666B" w:rsidRPr="00707565" w:rsidRDefault="0097666B" w:rsidP="003060B3">
            <w:pPr>
              <w:rPr>
                <w:lang w:val="en-US"/>
              </w:rPr>
            </w:pPr>
          </w:p>
        </w:tc>
        <w:tc>
          <w:tcPr>
            <w:tcW w:w="493" w:type="dxa"/>
          </w:tcPr>
          <w:p w14:paraId="7320B814" w14:textId="77777777" w:rsidR="0097666B" w:rsidRPr="00707565" w:rsidRDefault="0097666B" w:rsidP="003060B3">
            <w:pPr>
              <w:rPr>
                <w:lang w:val="en-US"/>
              </w:rPr>
            </w:pPr>
          </w:p>
        </w:tc>
        <w:tc>
          <w:tcPr>
            <w:tcW w:w="429" w:type="dxa"/>
          </w:tcPr>
          <w:p w14:paraId="4942DF1C" w14:textId="77777777" w:rsidR="0097666B" w:rsidRPr="00707565" w:rsidRDefault="0097666B" w:rsidP="003060B3">
            <w:pPr>
              <w:rPr>
                <w:lang w:val="en-US"/>
              </w:rPr>
            </w:pPr>
          </w:p>
        </w:tc>
        <w:tc>
          <w:tcPr>
            <w:tcW w:w="971" w:type="dxa"/>
          </w:tcPr>
          <w:p w14:paraId="25761B27" w14:textId="77777777" w:rsidR="0097666B" w:rsidRPr="00707565" w:rsidRDefault="0097666B" w:rsidP="003060B3">
            <w:pPr>
              <w:rPr>
                <w:lang w:val="en-US"/>
              </w:rPr>
            </w:pPr>
            <w:r w:rsidRPr="00707565">
              <w:rPr>
                <w:lang w:val="en-US"/>
              </w:rPr>
              <w:t>T:326072/0</w:t>
            </w:r>
          </w:p>
        </w:tc>
        <w:tc>
          <w:tcPr>
            <w:tcW w:w="638" w:type="dxa"/>
          </w:tcPr>
          <w:p w14:paraId="3EFC62D0" w14:textId="77777777" w:rsidR="0097666B" w:rsidRPr="00707565" w:rsidRDefault="0097666B" w:rsidP="003060B3">
            <w:pPr>
              <w:rPr>
                <w:lang w:val="en-US"/>
              </w:rPr>
            </w:pPr>
          </w:p>
        </w:tc>
      </w:tr>
      <w:tr w:rsidR="0097666B" w:rsidRPr="00707565" w14:paraId="539C9412" w14:textId="77777777" w:rsidTr="003060B3">
        <w:tc>
          <w:tcPr>
            <w:tcW w:w="3385" w:type="dxa"/>
          </w:tcPr>
          <w:p w14:paraId="66F99F81" w14:textId="77777777" w:rsidR="0097666B" w:rsidRPr="009A5C94" w:rsidRDefault="0097666B" w:rsidP="003060B3">
            <w:pPr>
              <w:rPr>
                <w:lang w:val="en-US"/>
              </w:rPr>
            </w:pPr>
            <w:r w:rsidRPr="009A5C94">
              <w:rPr>
                <w:lang w:val="en-US"/>
              </w:rPr>
              <w:t xml:space="preserve">Lei et al. </w:t>
            </w:r>
            <w:r>
              <w:rPr>
                <w:lang w:val="es-ES"/>
              </w:rPr>
              <w:fldChar w:fldCharType="begin"/>
            </w:r>
            <w:r w:rsidRPr="009A5C94">
              <w:rPr>
                <w:lang w:val="en-US"/>
              </w:rPr>
              <w:instrText xml:space="preserve"> ADDIN ZOTERO_ITEM CSL_CITATION {"citationID":"l1CsIIff","properties":{"formattedCitation":"(Lei and Ruan, 2013)","plainCitation":"(Lei and Ruan, 2013)","noteIndex":0},"citationItems":[{"id":2416,"uris":["http://zotero.org/users/10779866/items/S8STPHYU"],"itemData":{"id":2416,"type":"article-journal","abstract":"MOTIVATION: Recent advances in technology have dramatically increased the availability of protein-protein interaction (PPI) data and stimulated the development of many methods for improving the systems level understanding the cell. However, those efforts have been significantly hindered by the high level of noise, sparseness and highly skewed degree distribution of PPI networks. Here, we present a novel algorithm to reduce the noise present in PPI networks. The key idea of our algorithm is that two proteins sharing some higher-order topological similarities, measured by a novel random walk-based procedure, are likely interacting with each other and may belong to the same protein complex.\nRESULTS: Applying our algorithm to a yeast PPI network, we found that the edges in the reconstructed network have higher biological relevance than in the original network, assessed by multiple types of information, including gene ontology, gene expression, essentiality, conservation between species and known protein complexes. Comparison with existing methods shows that the network reconstructed by our method has the highest quality. Using two independent graph clustering algorithms, we found that the reconstructed network has resulted in significantly improved prediction accuracy of protein complexes. Furthermore, our method is applicable to PPI networks obtained with different experimental systems, such as affinity purification, yeast two-hybrid (Y2H) and protein-fragment complementation assay (PCA), and evidence shows that the predicted edges are likely bona fide physical interactions. Finally, an application to a human PPI network increased the coverage of the network by at least 100%.\nAVAILABILITY: www.cs.utsa.edu/</w:instrText>
            </w:r>
            <w:r w:rsidRPr="009A5C94">
              <w:rPr>
                <w:rFonts w:ascii="Cambria Math" w:hAnsi="Cambria Math" w:cs="Cambria Math"/>
                <w:lang w:val="en-US"/>
              </w:rPr>
              <w:instrText>∼</w:instrText>
            </w:r>
            <w:r w:rsidRPr="009A5C94">
              <w:rPr>
                <w:lang w:val="en-US"/>
              </w:rPr>
              <w:instrText xml:space="preserve">jruan/RWS/.","container-title":"Bioinformatics (Oxford, England)","DOI":"10.1093/bioinformatics/bts688","ISSN":"1367-4811","issue":"3","journalAbbreviation":"Bioinformatics","language":"eng","note":"PMID: 23235927\nPMCID: PMC3562060","page":"355-364","source":"PubMed","title":"A novel link prediction algorithm for reconstructing protein-protein interaction networks by topological similarity","volume":"29","author":[{"family":"Lei","given":"Chengwei"},{"family":"Ruan","given":"Jianhua"}],"issued":{"date-parts":[["2013",2,1]]}}}],"schema":"https://github.com/citation-style-language/schema/raw/master/csl-citation.json"} </w:instrText>
            </w:r>
            <w:r>
              <w:rPr>
                <w:lang w:val="es-ES"/>
              </w:rPr>
              <w:fldChar w:fldCharType="separate"/>
            </w:r>
            <w:r w:rsidRPr="009A5C94">
              <w:rPr>
                <w:noProof/>
                <w:lang w:val="en-US"/>
              </w:rPr>
              <w:t>(Lei and Ruan, 2013)</w:t>
            </w:r>
            <w:r>
              <w:rPr>
                <w:lang w:val="es-ES"/>
              </w:rPr>
              <w:fldChar w:fldCharType="end"/>
            </w:r>
          </w:p>
        </w:tc>
        <w:tc>
          <w:tcPr>
            <w:tcW w:w="719" w:type="dxa"/>
          </w:tcPr>
          <w:p w14:paraId="11690F14" w14:textId="77777777" w:rsidR="0097666B" w:rsidRPr="009A5C94" w:rsidRDefault="0097666B" w:rsidP="003060B3">
            <w:pPr>
              <w:rPr>
                <w:lang w:val="en-US"/>
              </w:rPr>
            </w:pPr>
          </w:p>
        </w:tc>
        <w:tc>
          <w:tcPr>
            <w:tcW w:w="561" w:type="dxa"/>
          </w:tcPr>
          <w:p w14:paraId="0674255F" w14:textId="77777777" w:rsidR="0097666B" w:rsidRPr="00707565" w:rsidRDefault="0097666B" w:rsidP="003060B3">
            <w:pPr>
              <w:rPr>
                <w:lang w:val="en-US"/>
              </w:rPr>
            </w:pPr>
            <w:r w:rsidRPr="00707565">
              <w:rPr>
                <w:lang w:val="en-US"/>
              </w:rPr>
              <w:t>T:73929/0</w:t>
            </w:r>
          </w:p>
        </w:tc>
        <w:tc>
          <w:tcPr>
            <w:tcW w:w="518" w:type="dxa"/>
          </w:tcPr>
          <w:p w14:paraId="30CA5C58" w14:textId="77777777" w:rsidR="0097666B" w:rsidRPr="00707565" w:rsidRDefault="0097666B" w:rsidP="003060B3">
            <w:pPr>
              <w:rPr>
                <w:lang w:val="en-US"/>
              </w:rPr>
            </w:pPr>
          </w:p>
        </w:tc>
        <w:tc>
          <w:tcPr>
            <w:tcW w:w="750" w:type="dxa"/>
          </w:tcPr>
          <w:p w14:paraId="5E456399" w14:textId="77777777" w:rsidR="0097666B" w:rsidRPr="00707565" w:rsidRDefault="0097666B" w:rsidP="003060B3">
            <w:pPr>
              <w:rPr>
                <w:lang w:val="en-US"/>
              </w:rPr>
            </w:pPr>
          </w:p>
        </w:tc>
        <w:tc>
          <w:tcPr>
            <w:tcW w:w="459" w:type="dxa"/>
          </w:tcPr>
          <w:p w14:paraId="270AD74D" w14:textId="77777777" w:rsidR="0097666B" w:rsidRPr="00707565" w:rsidRDefault="0097666B" w:rsidP="003060B3">
            <w:pPr>
              <w:rPr>
                <w:lang w:val="en-US"/>
              </w:rPr>
            </w:pPr>
          </w:p>
        </w:tc>
        <w:tc>
          <w:tcPr>
            <w:tcW w:w="427" w:type="dxa"/>
          </w:tcPr>
          <w:p w14:paraId="65F25BF8" w14:textId="77777777" w:rsidR="0097666B" w:rsidRPr="00707565" w:rsidRDefault="0097666B" w:rsidP="003060B3">
            <w:pPr>
              <w:rPr>
                <w:lang w:val="en-US"/>
              </w:rPr>
            </w:pPr>
          </w:p>
        </w:tc>
        <w:tc>
          <w:tcPr>
            <w:tcW w:w="493" w:type="dxa"/>
          </w:tcPr>
          <w:p w14:paraId="1DBF1F60" w14:textId="77777777" w:rsidR="0097666B" w:rsidRPr="00707565" w:rsidRDefault="0097666B" w:rsidP="003060B3">
            <w:pPr>
              <w:rPr>
                <w:lang w:val="en-US"/>
              </w:rPr>
            </w:pPr>
          </w:p>
        </w:tc>
        <w:tc>
          <w:tcPr>
            <w:tcW w:w="429" w:type="dxa"/>
          </w:tcPr>
          <w:p w14:paraId="48235707" w14:textId="77777777" w:rsidR="0097666B" w:rsidRPr="00707565" w:rsidRDefault="0097666B" w:rsidP="003060B3">
            <w:pPr>
              <w:rPr>
                <w:lang w:val="en-US"/>
              </w:rPr>
            </w:pPr>
          </w:p>
        </w:tc>
        <w:tc>
          <w:tcPr>
            <w:tcW w:w="971" w:type="dxa"/>
          </w:tcPr>
          <w:p w14:paraId="0ECE8761" w14:textId="77777777" w:rsidR="0097666B" w:rsidRPr="00707565" w:rsidRDefault="0097666B" w:rsidP="003060B3">
            <w:pPr>
              <w:rPr>
                <w:lang w:val="en-US"/>
              </w:rPr>
            </w:pPr>
            <w:r w:rsidRPr="00707565">
              <w:rPr>
                <w:lang w:val="en-US"/>
              </w:rPr>
              <w:t>T:48167/0</w:t>
            </w:r>
          </w:p>
        </w:tc>
        <w:tc>
          <w:tcPr>
            <w:tcW w:w="638" w:type="dxa"/>
          </w:tcPr>
          <w:p w14:paraId="242C53EE" w14:textId="77777777" w:rsidR="0097666B" w:rsidRPr="00707565" w:rsidRDefault="0097666B" w:rsidP="003060B3">
            <w:pPr>
              <w:rPr>
                <w:lang w:val="en-US"/>
              </w:rPr>
            </w:pPr>
          </w:p>
        </w:tc>
      </w:tr>
      <w:tr w:rsidR="0097666B" w:rsidRPr="00707565" w14:paraId="0F5C72B3" w14:textId="77777777" w:rsidTr="003060B3">
        <w:tc>
          <w:tcPr>
            <w:tcW w:w="3385" w:type="dxa"/>
          </w:tcPr>
          <w:p w14:paraId="38E962BC" w14:textId="77777777" w:rsidR="0097666B" w:rsidRPr="00707565" w:rsidRDefault="0097666B" w:rsidP="003060B3">
            <w:pPr>
              <w:rPr>
                <w:lang w:val="en-US"/>
              </w:rPr>
            </w:pPr>
            <w:r w:rsidRPr="00707565">
              <w:rPr>
                <w:lang w:val="en-US"/>
              </w:rPr>
              <w:t xml:space="preserve">L3N </w:t>
            </w:r>
            <w:r>
              <w:rPr>
                <w:lang w:val="en-US"/>
              </w:rPr>
              <w:fldChar w:fldCharType="begin"/>
            </w:r>
            <w:r>
              <w:rPr>
                <w:lang w:val="en-US"/>
              </w:rPr>
              <w:instrText xml:space="preserve"> ADDIN ZOTERO_ITEM CSL_CITATION {"citationID":"XxK0r6ea","properties":{"formattedCitation":"(Yuen and Jansson, 2023)","plainCitation":"(Yuen and Jansson, 2023)","noteIndex":0},"citationItems":[{"id":2419,"uris":["http://zotero.org/users/10779866/items/3WQH9VEQ"],"itemData":{"id":2419,"type":"article-journal","abstract":"BACKGROUND: Protein-protein interaction (PPI) data is an important type of data used in functional genomics. However, high-throughput experiments are often insufficient to complete the PPI interactome of different organisms. Computational techniques are thus used to infer missing data, with link prediction being one such approach that uses the structure of the network of PPIs known so far to identify non-edges whose addition to the network would make it more sound, according to some underlying assumptions. Recently, a new idea called the L3 principle introduced biological motivation into PPI link predictions, yielding predictors that are superior to general-purpose link predictors for complex networks. Interestingly, the L3 principle can be interpreted in another way, so that other signatures of PPI networks can also be characterized for PPI predictions. This alternative interpretation uncovers candidate PPIs that the current L3-based link predictors may not be able to fully capture, underutilizing the L3 principle.\nRESULTS: In this article, we propose a formulation of link predictors that we call NormalizedL3 (L3N) which addresses certain missing elements within L3 predictors in the perspective of network modeling. Our computational validations show that the L3N predictors are able to find missing PPIs more accurately (in terms of true positives among the predicted PPIs) than the previously proposed methods on several datasets from the literature, including BioGRID, STRING, MINT, and HuRI, at the cost of using more computation time in some of the cases. In addition, we found that L3-based link predictors (including L3N) ranked a different pool of PPIs higher than the general-purpose link predictors did. This suggests that different types of PPIs can be predicted based on different topological assumptions, and that even better PPI link predictors may be obtained in the future by improved network modeling.","container-title":"BMC bioinformatics","DOI":"10.1186/s12859-023-05178-3","ISSN":"1471-2105","issue":"1","journalAbbreviation":"BMC Bioinformatics","language":"eng","note":"PMID: 36814208\nPMCID: PMC9945744","page":"59","source":"PubMed","title":"Normalized L3-based link prediction in protein-protein interaction networks","volume":"24","author":[{"family":"Yuen","given":"Ho Yin"},{"family":"Jansson","given":"Jesper"}],"issued":{"date-parts":[["2023",2,22]]}}}],"schema":"https://github.com/citation-style-language/schema/raw/master/csl-citation.json"} </w:instrText>
            </w:r>
            <w:r>
              <w:rPr>
                <w:lang w:val="en-US"/>
              </w:rPr>
              <w:fldChar w:fldCharType="separate"/>
            </w:r>
            <w:r>
              <w:rPr>
                <w:noProof/>
                <w:lang w:val="en-US"/>
              </w:rPr>
              <w:t>(Yuen and Jansson, 2023)</w:t>
            </w:r>
            <w:r>
              <w:rPr>
                <w:lang w:val="en-US"/>
              </w:rPr>
              <w:fldChar w:fldCharType="end"/>
            </w:r>
          </w:p>
        </w:tc>
        <w:tc>
          <w:tcPr>
            <w:tcW w:w="719" w:type="dxa"/>
          </w:tcPr>
          <w:p w14:paraId="6C7DAB39" w14:textId="77777777" w:rsidR="0097666B" w:rsidRPr="00707565" w:rsidRDefault="0097666B" w:rsidP="003060B3">
            <w:pPr>
              <w:rPr>
                <w:lang w:val="en-US"/>
              </w:rPr>
            </w:pPr>
          </w:p>
        </w:tc>
        <w:tc>
          <w:tcPr>
            <w:tcW w:w="561" w:type="dxa"/>
          </w:tcPr>
          <w:p w14:paraId="2C1E9D3F" w14:textId="77777777" w:rsidR="0097666B" w:rsidRPr="00707565" w:rsidRDefault="0097666B" w:rsidP="003060B3">
            <w:pPr>
              <w:rPr>
                <w:lang w:val="en-US"/>
              </w:rPr>
            </w:pPr>
            <w:r w:rsidRPr="00707565">
              <w:rPr>
                <w:lang w:val="en-US"/>
              </w:rPr>
              <w:t>T:31845/0</w:t>
            </w:r>
          </w:p>
        </w:tc>
        <w:tc>
          <w:tcPr>
            <w:tcW w:w="518" w:type="dxa"/>
          </w:tcPr>
          <w:p w14:paraId="2D835753" w14:textId="77777777" w:rsidR="0097666B" w:rsidRPr="00707565" w:rsidRDefault="0097666B" w:rsidP="003060B3">
            <w:pPr>
              <w:rPr>
                <w:lang w:val="en-US"/>
              </w:rPr>
            </w:pPr>
          </w:p>
        </w:tc>
        <w:tc>
          <w:tcPr>
            <w:tcW w:w="750" w:type="dxa"/>
          </w:tcPr>
          <w:p w14:paraId="22B9D209" w14:textId="77777777" w:rsidR="0097666B" w:rsidRPr="00707565" w:rsidRDefault="0097666B" w:rsidP="003060B3">
            <w:pPr>
              <w:rPr>
                <w:lang w:val="en-US"/>
              </w:rPr>
            </w:pPr>
            <w:r w:rsidRPr="00707565">
              <w:rPr>
                <w:lang w:val="en-US"/>
              </w:rPr>
              <w:t>T:20341/0</w:t>
            </w:r>
          </w:p>
        </w:tc>
        <w:tc>
          <w:tcPr>
            <w:tcW w:w="459" w:type="dxa"/>
          </w:tcPr>
          <w:p w14:paraId="4DBB76AA" w14:textId="77777777" w:rsidR="0097666B" w:rsidRPr="00707565" w:rsidRDefault="0097666B" w:rsidP="003060B3">
            <w:pPr>
              <w:rPr>
                <w:lang w:val="en-US"/>
              </w:rPr>
            </w:pPr>
          </w:p>
        </w:tc>
        <w:tc>
          <w:tcPr>
            <w:tcW w:w="427" w:type="dxa"/>
          </w:tcPr>
          <w:p w14:paraId="2BC437F8" w14:textId="77777777" w:rsidR="0097666B" w:rsidRPr="00707565" w:rsidRDefault="0097666B" w:rsidP="003060B3">
            <w:pPr>
              <w:rPr>
                <w:lang w:val="en-US"/>
              </w:rPr>
            </w:pPr>
            <w:r w:rsidRPr="00707565">
              <w:rPr>
                <w:lang w:val="en-US"/>
              </w:rPr>
              <w:t>T:11583/0</w:t>
            </w:r>
          </w:p>
        </w:tc>
        <w:tc>
          <w:tcPr>
            <w:tcW w:w="493" w:type="dxa"/>
          </w:tcPr>
          <w:p w14:paraId="21A3E143" w14:textId="77777777" w:rsidR="0097666B" w:rsidRPr="00707565" w:rsidRDefault="0097666B" w:rsidP="003060B3">
            <w:pPr>
              <w:rPr>
                <w:lang w:val="en-US"/>
              </w:rPr>
            </w:pPr>
          </w:p>
        </w:tc>
        <w:tc>
          <w:tcPr>
            <w:tcW w:w="429" w:type="dxa"/>
          </w:tcPr>
          <w:p w14:paraId="27059BB6" w14:textId="77777777" w:rsidR="0097666B" w:rsidRPr="00707565" w:rsidRDefault="0097666B" w:rsidP="003060B3">
            <w:pPr>
              <w:rPr>
                <w:lang w:val="en-US"/>
              </w:rPr>
            </w:pPr>
          </w:p>
        </w:tc>
        <w:tc>
          <w:tcPr>
            <w:tcW w:w="971" w:type="dxa"/>
          </w:tcPr>
          <w:p w14:paraId="1D335CD3" w14:textId="77777777" w:rsidR="0097666B" w:rsidRPr="00707565" w:rsidRDefault="0097666B" w:rsidP="003060B3">
            <w:pPr>
              <w:rPr>
                <w:lang w:val="en-US"/>
              </w:rPr>
            </w:pPr>
            <w:r w:rsidRPr="00707565">
              <w:rPr>
                <w:lang w:val="en-US"/>
              </w:rPr>
              <w:t>T:26800/0</w:t>
            </w:r>
          </w:p>
        </w:tc>
        <w:tc>
          <w:tcPr>
            <w:tcW w:w="638" w:type="dxa"/>
          </w:tcPr>
          <w:p w14:paraId="567CDDF9" w14:textId="77777777" w:rsidR="0097666B" w:rsidRPr="00707565" w:rsidRDefault="0097666B" w:rsidP="003060B3">
            <w:pPr>
              <w:rPr>
                <w:lang w:val="en-US"/>
              </w:rPr>
            </w:pPr>
          </w:p>
        </w:tc>
      </w:tr>
      <w:tr w:rsidR="0097666B" w:rsidRPr="00707565" w14:paraId="42692A40" w14:textId="77777777" w:rsidTr="003060B3">
        <w:tc>
          <w:tcPr>
            <w:tcW w:w="3385" w:type="dxa"/>
          </w:tcPr>
          <w:p w14:paraId="68A8FD50" w14:textId="77777777" w:rsidR="0097666B" w:rsidRPr="00707565" w:rsidRDefault="0097666B" w:rsidP="003060B3">
            <w:pPr>
              <w:rPr>
                <w:lang w:val="en-US"/>
              </w:rPr>
            </w:pPr>
            <w:r w:rsidRPr="00707565">
              <w:rPr>
                <w:lang w:val="en-US"/>
              </w:rPr>
              <w:t>PPI-</w:t>
            </w:r>
            <w:proofErr w:type="spellStart"/>
            <w:r w:rsidRPr="00707565">
              <w:rPr>
                <w:lang w:val="en-US"/>
              </w:rPr>
              <w:t>MetaGO</w:t>
            </w:r>
            <w:proofErr w:type="spellEnd"/>
            <w:r w:rsidRPr="00707565">
              <w:rPr>
                <w:lang w:val="en-US"/>
              </w:rPr>
              <w:t xml:space="preserve"> </w:t>
            </w:r>
            <w:r>
              <w:rPr>
                <w:lang w:val="en-US"/>
              </w:rPr>
              <w:fldChar w:fldCharType="begin"/>
            </w:r>
            <w:r>
              <w:rPr>
                <w:lang w:val="en-US"/>
              </w:rPr>
              <w:instrText xml:space="preserve"> ADDIN ZOTERO_ITEM CSL_CITATION {"citationID":"lQqEmrlZ","properties":{"formattedCitation":"(Chen et al., 2019)","plainCitation":"(Chen et al., 2019)","noteIndex":0},"citationItems":[{"id":2422,"uris":["http://zotero.org/users/10779866/items/4ZDGSHD5"],"itemData":{"id":2422,"type":"article-journal","abstract":"BACKGROUND: Although various machine learning-based predictors have been developed for estimating protein-protein interactions, their performances vary with dataset and species, and are affected by two primary aspects: choice of learning algorithm, and the representation of protein pairs. To improve the performance of predicting protein-protein interactions, we exploit the synergy of multiple learning algorithms, and utilize the expressiveness of different protein-pair features.\nRESULTS: We developed a stacked generalization scheme that integrates five learning algorithms. We also designed three types of protein-pair features based on the physicochemical properties of amino acids, gene ontology annotations, and interaction network topologies. When tested on 19 published datasets collected from eight species, the proposed approach achieved a significantly higher or comparable overall performance, compared with seven competitive predictors.\nCONCLUSION: We introduced an ensemble learning approach for PPI prediction that integrated multiple learning algorithms and different protein-pair representations. The extensive comparisons with other state-of-the-art prediction tools demonstrated the feasibility and superiority of the proposed method.","container-title":"BMC bioinformatics","DOI":"10.1186/s12859-019-2907-1","ISSN":"1471-2105","issue":"1","journalAbbreviation":"BMC Bioinformatics","language":"eng","note":"PMID: 31182027\nPMCID: PMC6558856","page":"308","source":"PubMed","title":"Protein-protein interaction prediction using a hybrid feature representation and a stacked generalization scheme","volume":"20","author":[{"family":"Chen","given":"Kuan-Hsi"},{"family":"Wang","given":"Tsai-Feng"},{"family":"Hu","given":"Yuh-Jyh"}],"issued":{"date-parts":[["2019",6,10]]}}}],"schema":"https://github.com/citation-style-language/schema/raw/master/csl-citation.json"} </w:instrText>
            </w:r>
            <w:r>
              <w:rPr>
                <w:lang w:val="en-US"/>
              </w:rPr>
              <w:fldChar w:fldCharType="separate"/>
            </w:r>
            <w:r>
              <w:rPr>
                <w:noProof/>
                <w:lang w:val="en-US"/>
              </w:rPr>
              <w:t>(Chen et al., 2019)</w:t>
            </w:r>
            <w:r>
              <w:rPr>
                <w:lang w:val="en-US"/>
              </w:rPr>
              <w:fldChar w:fldCharType="end"/>
            </w:r>
          </w:p>
        </w:tc>
        <w:tc>
          <w:tcPr>
            <w:tcW w:w="719" w:type="dxa"/>
          </w:tcPr>
          <w:p w14:paraId="360AE06C" w14:textId="77777777" w:rsidR="0097666B" w:rsidRPr="00707565" w:rsidRDefault="0097666B" w:rsidP="003060B3">
            <w:pPr>
              <w:rPr>
                <w:lang w:val="en-US"/>
              </w:rPr>
            </w:pPr>
          </w:p>
        </w:tc>
        <w:tc>
          <w:tcPr>
            <w:tcW w:w="561" w:type="dxa"/>
          </w:tcPr>
          <w:p w14:paraId="5A505A76" w14:textId="77777777" w:rsidR="0097666B" w:rsidRPr="00707565" w:rsidRDefault="0097666B" w:rsidP="003060B3">
            <w:pPr>
              <w:rPr>
                <w:lang w:val="en-US"/>
              </w:rPr>
            </w:pPr>
          </w:p>
        </w:tc>
        <w:tc>
          <w:tcPr>
            <w:tcW w:w="518" w:type="dxa"/>
          </w:tcPr>
          <w:p w14:paraId="57AB48CB" w14:textId="77777777" w:rsidR="0097666B" w:rsidRPr="00707565" w:rsidRDefault="0097666B" w:rsidP="003060B3">
            <w:pPr>
              <w:rPr>
                <w:lang w:val="en-US"/>
              </w:rPr>
            </w:pPr>
          </w:p>
        </w:tc>
        <w:tc>
          <w:tcPr>
            <w:tcW w:w="750" w:type="dxa"/>
          </w:tcPr>
          <w:p w14:paraId="61146B1C" w14:textId="77777777" w:rsidR="0097666B" w:rsidRPr="00707565" w:rsidRDefault="0097666B" w:rsidP="003060B3">
            <w:pPr>
              <w:rPr>
                <w:lang w:val="en-US"/>
              </w:rPr>
            </w:pPr>
          </w:p>
        </w:tc>
        <w:tc>
          <w:tcPr>
            <w:tcW w:w="459" w:type="dxa"/>
          </w:tcPr>
          <w:p w14:paraId="675E096E" w14:textId="77777777" w:rsidR="0097666B" w:rsidRPr="00707565" w:rsidRDefault="0097666B" w:rsidP="003060B3">
            <w:pPr>
              <w:rPr>
                <w:lang w:val="en-US"/>
              </w:rPr>
            </w:pPr>
          </w:p>
        </w:tc>
        <w:tc>
          <w:tcPr>
            <w:tcW w:w="427" w:type="dxa"/>
          </w:tcPr>
          <w:p w14:paraId="1D9CAF42" w14:textId="77777777" w:rsidR="0097666B" w:rsidRPr="00707565" w:rsidRDefault="0097666B" w:rsidP="003060B3">
            <w:pPr>
              <w:rPr>
                <w:lang w:val="en-US"/>
              </w:rPr>
            </w:pPr>
          </w:p>
        </w:tc>
        <w:tc>
          <w:tcPr>
            <w:tcW w:w="493" w:type="dxa"/>
          </w:tcPr>
          <w:p w14:paraId="1EFC38D7" w14:textId="77777777" w:rsidR="0097666B" w:rsidRPr="00707565" w:rsidRDefault="0097666B" w:rsidP="003060B3">
            <w:pPr>
              <w:rPr>
                <w:lang w:val="en-US"/>
              </w:rPr>
            </w:pPr>
          </w:p>
        </w:tc>
        <w:tc>
          <w:tcPr>
            <w:tcW w:w="429" w:type="dxa"/>
          </w:tcPr>
          <w:p w14:paraId="4D1D5CFB" w14:textId="77777777" w:rsidR="0097666B" w:rsidRPr="00707565" w:rsidRDefault="0097666B" w:rsidP="003060B3">
            <w:pPr>
              <w:rPr>
                <w:lang w:val="en-US"/>
              </w:rPr>
            </w:pPr>
          </w:p>
        </w:tc>
        <w:tc>
          <w:tcPr>
            <w:tcW w:w="971" w:type="dxa"/>
          </w:tcPr>
          <w:p w14:paraId="7A84F0F5" w14:textId="77777777" w:rsidR="0097666B" w:rsidRPr="00707565" w:rsidRDefault="0097666B" w:rsidP="003060B3">
            <w:pPr>
              <w:rPr>
                <w:lang w:val="en-US"/>
              </w:rPr>
            </w:pPr>
            <w:r w:rsidRPr="00707565">
              <w:rPr>
                <w:lang w:val="en-US"/>
              </w:rPr>
              <w:t>Tr:160124/352498</w:t>
            </w:r>
          </w:p>
        </w:tc>
        <w:tc>
          <w:tcPr>
            <w:tcW w:w="638" w:type="dxa"/>
          </w:tcPr>
          <w:p w14:paraId="591CD6CC" w14:textId="77777777" w:rsidR="0097666B" w:rsidRPr="00707565" w:rsidRDefault="0097666B" w:rsidP="003060B3">
            <w:pPr>
              <w:rPr>
                <w:lang w:val="en-US"/>
              </w:rPr>
            </w:pPr>
          </w:p>
        </w:tc>
      </w:tr>
      <w:tr w:rsidR="0097666B" w:rsidRPr="00707565" w14:paraId="2FF39CC8" w14:textId="77777777" w:rsidTr="003060B3">
        <w:tc>
          <w:tcPr>
            <w:tcW w:w="3385" w:type="dxa"/>
          </w:tcPr>
          <w:p w14:paraId="5786A06E" w14:textId="0FA9396A" w:rsidR="0097666B" w:rsidRPr="009A5C94" w:rsidRDefault="0097666B" w:rsidP="003060B3">
            <w:pPr>
              <w:rPr>
                <w:lang w:val="en-US"/>
              </w:rPr>
            </w:pPr>
            <w:r w:rsidRPr="009A5C94">
              <w:rPr>
                <w:lang w:val="en-US"/>
              </w:rPr>
              <w:t xml:space="preserve">Bandyopadhyay et al. </w:t>
            </w:r>
            <w:r>
              <w:rPr>
                <w:lang w:val="es-ES"/>
              </w:rPr>
              <w:fldChar w:fldCharType="begin"/>
            </w:r>
            <w:r w:rsidR="00E76E45">
              <w:rPr>
                <w:lang w:val="en-US"/>
              </w:rPr>
              <w:instrText xml:space="preserve"> ADDIN ZOTERO_ITEM CSL_CITATION {"citationID":"VPfm3doi","properties":{"formattedCitation":"(Bandyopadhyay, Sanghamitra and Mallick, Koushik, 2017)","plainCitation":"(Bandyopadhyay, Sanghamitra and Mallick, Koushik, 2017)","noteIndex":0},"citationItems":[{"id":2425,"uris":["http://zotero.org/users/10779866/items/6LAS75VB"],"itemData":{"id":2425,"type":"article-journal","abstract":"Protein-protein interaction (PPI) plays a key role in understanding cellular mechanisms in different organisms. Many supervised classifiers like Random Forest (RF) and Support Vector Machine (SVM) have been used for intra or inter-species interaction prediction. For improving the prediction performance, in this paper we propose a novel set of features to represent a protein pair using their annotated Gene Ontology (GO) terms, including their ancestors. In our approach, a protein pair is treated as a document (bag of words), where the terms annotating the two proteins represent the words. Feature value of each word is calculated using information content of the corresponding term multiplied by a coefficient, which represents the weight of that term inside a document (i.e., a protein pair). We have tested the performance of the classifier using the proposed feature on different well known data sets of different species like S. cerevisiae, H. Sapiens, E. Coli, and D. melanogaster. We compare it with the other GO based feature representation technique, and demonstrate its competitive performance.","container-title":"IEEE/ACM Transactions on Computational Biology and Bioinformatics","DOI":"10.1109/TCBB.2016.2555304","issue":"4","journalAbbreviation":"IEEE/ACM TCBB","language":"en-US","page":"762-770","title":"A New Feature Vector Based on Gene Ontology Terms for Protein-Protein Interaction Prediction","volume":"14","author":[{"family":"Bandyopadhyay, Sanghamitra","given":""},{"family":"Mallick, Koushik","given":""}],"issued":{"date-parts":[["2017",8]]}}}],"schema":"https://github.com/citation-style-language/schema/raw/master/csl-citation.json"} </w:instrText>
            </w:r>
            <w:r>
              <w:rPr>
                <w:lang w:val="es-ES"/>
              </w:rPr>
              <w:fldChar w:fldCharType="separate"/>
            </w:r>
            <w:r w:rsidRPr="009A5C94">
              <w:rPr>
                <w:noProof/>
                <w:lang w:val="en-US"/>
              </w:rPr>
              <w:t>(Bandyopadhyay, Sanghamitra and Mallick, Koushik, 2017)</w:t>
            </w:r>
            <w:r>
              <w:rPr>
                <w:lang w:val="es-ES"/>
              </w:rPr>
              <w:fldChar w:fldCharType="end"/>
            </w:r>
          </w:p>
        </w:tc>
        <w:tc>
          <w:tcPr>
            <w:tcW w:w="719" w:type="dxa"/>
          </w:tcPr>
          <w:p w14:paraId="62C58B3A" w14:textId="77777777" w:rsidR="0097666B" w:rsidRPr="009A5C94" w:rsidRDefault="0097666B" w:rsidP="003060B3">
            <w:pPr>
              <w:rPr>
                <w:lang w:val="en-US"/>
              </w:rPr>
            </w:pPr>
          </w:p>
        </w:tc>
        <w:tc>
          <w:tcPr>
            <w:tcW w:w="561" w:type="dxa"/>
          </w:tcPr>
          <w:p w14:paraId="4F7B2628" w14:textId="77777777" w:rsidR="0097666B" w:rsidRPr="009A5C94" w:rsidRDefault="0097666B" w:rsidP="003060B3">
            <w:pPr>
              <w:rPr>
                <w:lang w:val="en-US"/>
              </w:rPr>
            </w:pPr>
          </w:p>
        </w:tc>
        <w:tc>
          <w:tcPr>
            <w:tcW w:w="518" w:type="dxa"/>
          </w:tcPr>
          <w:p w14:paraId="4273B090" w14:textId="77777777" w:rsidR="0097666B" w:rsidRPr="009A5C94" w:rsidRDefault="0097666B" w:rsidP="003060B3">
            <w:pPr>
              <w:rPr>
                <w:lang w:val="en-US"/>
              </w:rPr>
            </w:pPr>
          </w:p>
        </w:tc>
        <w:tc>
          <w:tcPr>
            <w:tcW w:w="750" w:type="dxa"/>
          </w:tcPr>
          <w:p w14:paraId="6B494A98" w14:textId="77777777" w:rsidR="0097666B" w:rsidRPr="009A5C94" w:rsidRDefault="0097666B" w:rsidP="003060B3">
            <w:pPr>
              <w:rPr>
                <w:lang w:val="en-US"/>
              </w:rPr>
            </w:pPr>
          </w:p>
        </w:tc>
        <w:tc>
          <w:tcPr>
            <w:tcW w:w="459" w:type="dxa"/>
          </w:tcPr>
          <w:p w14:paraId="75BF9197" w14:textId="77777777" w:rsidR="0097666B" w:rsidRPr="009A5C94" w:rsidRDefault="0097666B" w:rsidP="003060B3">
            <w:pPr>
              <w:rPr>
                <w:lang w:val="en-US"/>
              </w:rPr>
            </w:pPr>
          </w:p>
        </w:tc>
        <w:tc>
          <w:tcPr>
            <w:tcW w:w="427" w:type="dxa"/>
          </w:tcPr>
          <w:p w14:paraId="51414F1B" w14:textId="77777777" w:rsidR="0097666B" w:rsidRPr="009A5C94" w:rsidRDefault="0097666B" w:rsidP="003060B3">
            <w:pPr>
              <w:rPr>
                <w:lang w:val="en-US"/>
              </w:rPr>
            </w:pPr>
          </w:p>
        </w:tc>
        <w:tc>
          <w:tcPr>
            <w:tcW w:w="493" w:type="dxa"/>
          </w:tcPr>
          <w:p w14:paraId="5184A562" w14:textId="77777777" w:rsidR="0097666B" w:rsidRPr="009A5C94" w:rsidRDefault="0097666B" w:rsidP="003060B3">
            <w:pPr>
              <w:rPr>
                <w:lang w:val="en-US"/>
              </w:rPr>
            </w:pPr>
          </w:p>
        </w:tc>
        <w:tc>
          <w:tcPr>
            <w:tcW w:w="429" w:type="dxa"/>
          </w:tcPr>
          <w:p w14:paraId="68C993FD" w14:textId="77777777" w:rsidR="0097666B" w:rsidRPr="00707565" w:rsidRDefault="0097666B" w:rsidP="003060B3">
            <w:pPr>
              <w:rPr>
                <w:lang w:val="en-US"/>
              </w:rPr>
            </w:pPr>
            <w:r w:rsidRPr="00707565">
              <w:rPr>
                <w:lang w:val="en-US"/>
              </w:rPr>
              <w:t>T:10517/10517</w:t>
            </w:r>
          </w:p>
          <w:p w14:paraId="183F46A0" w14:textId="77777777" w:rsidR="0097666B" w:rsidRPr="00707565" w:rsidRDefault="0097666B" w:rsidP="003060B3">
            <w:pPr>
              <w:rPr>
                <w:lang w:val="en-US"/>
              </w:rPr>
            </w:pPr>
            <w:r w:rsidRPr="00707565">
              <w:rPr>
                <w:lang w:val="en-US"/>
              </w:rPr>
              <w:t>T:750/0</w:t>
            </w:r>
          </w:p>
        </w:tc>
        <w:tc>
          <w:tcPr>
            <w:tcW w:w="971" w:type="dxa"/>
          </w:tcPr>
          <w:p w14:paraId="4E852950" w14:textId="77777777" w:rsidR="0097666B" w:rsidRPr="00707565" w:rsidRDefault="0097666B" w:rsidP="003060B3">
            <w:pPr>
              <w:rPr>
                <w:lang w:val="en-US"/>
              </w:rPr>
            </w:pPr>
            <w:r w:rsidRPr="00707565">
              <w:rPr>
                <w:lang w:val="en-US"/>
              </w:rPr>
              <w:t>T:39358/3035624</w:t>
            </w:r>
          </w:p>
        </w:tc>
        <w:tc>
          <w:tcPr>
            <w:tcW w:w="638" w:type="dxa"/>
          </w:tcPr>
          <w:p w14:paraId="658EBCF3" w14:textId="77777777" w:rsidR="0097666B" w:rsidRPr="00707565" w:rsidRDefault="0097666B" w:rsidP="003060B3">
            <w:pPr>
              <w:rPr>
                <w:lang w:val="en-US"/>
              </w:rPr>
            </w:pPr>
          </w:p>
        </w:tc>
      </w:tr>
      <w:tr w:rsidR="0097666B" w:rsidRPr="00707565" w14:paraId="3AFF42C3" w14:textId="77777777" w:rsidTr="003060B3">
        <w:tc>
          <w:tcPr>
            <w:tcW w:w="3385" w:type="dxa"/>
          </w:tcPr>
          <w:p w14:paraId="2FD26AB7" w14:textId="77777777" w:rsidR="0097666B" w:rsidRPr="00707565" w:rsidRDefault="0097666B" w:rsidP="003060B3">
            <w:pPr>
              <w:rPr>
                <w:lang w:val="en-US"/>
              </w:rPr>
            </w:pPr>
            <w:proofErr w:type="spellStart"/>
            <w:r w:rsidRPr="00707565">
              <w:rPr>
                <w:lang w:val="en-US"/>
              </w:rPr>
              <w:lastRenderedPageBreak/>
              <w:t>DeepPPI</w:t>
            </w:r>
            <w:proofErr w:type="spellEnd"/>
            <w:r w:rsidRPr="00707565">
              <w:rPr>
                <w:lang w:val="en-US"/>
              </w:rPr>
              <w:t xml:space="preserve"> </w:t>
            </w:r>
            <w:r>
              <w:rPr>
                <w:lang w:val="en-US"/>
              </w:rPr>
              <w:fldChar w:fldCharType="begin"/>
            </w:r>
            <w:r>
              <w:rPr>
                <w:lang w:val="en-US"/>
              </w:rPr>
              <w:instrText xml:space="preserve"> ADDIN ZOTERO_ITEM CSL_CITATION {"citationID":"FipKmRCt","properties":{"formattedCitation":"(Du et al., 2017)","plainCitation":"(Du et al., 2017)","noteIndex":0},"citationItems":[{"id":2427,"uris":["http://zotero.org/users/10779866/items/MMAP68YR"],"itemData":{"id":2427,"type":"article-journal","abstract":"The complex language of eukaryotic gene expression remains incompletely understood. Despite the importance suggested by many proteins variants statistically associated with human disease, nearly all such variants have unknown mechanisms, for example, protein-protein interactions (PPIs). In this study, we address this challenge using a recent machine learning advance-deep neural networks (DNNs). We aim at improving the performance of PPIs prediction and propose a method called DeepPPI (Deep neural networks for Protein-Protein Interactions prediction), which employs deep neural networks to learn effectively the representations of proteins from common protein descriptors. The experimental results indicate that DeepPPI achieves superior performance on the test data set with an Accuracy of 92.50%, Precision of 94.38%, Recall of 90.56%, Specificity of 94.49%, Matthews Correlation Coefficient of 85.08% and Area Under the Curve of 97.43%, respectively. Extensive experiments show that DeepPPI can learn useful features of proteins pairs by a layer-wise abstraction, and thus achieves better prediction performance than existing methods. The source code of our approach can be available via http://ailab.ahu.edu.cn:8087/DeepPPI/index.html .","container-title":"Journal of Chemical Information and Modeling","DOI":"10.1021/acs.jcim.7b00028","ISSN":"1549-960X","issue":"6","journalAbbreviation":"J Chem Inf Model","language":"eng","note":"PMID: 28514151","page":"1499-1510","source":"PubMed","title":"DeepPPI: Boosting Prediction of Protein-Protein Interactions with Deep Neural Networks","title-short":"DeepPPI","volume":"57","author":[{"family":"Du","given":"Xiuquan"},{"family":"Sun","given":"Shiwei"},{"family":"Hu","given":"Changlin"},{"family":"Yao","given":"Yu"},{"family":"Yan","given":"Yuanting"},{"family":"Zhang","given":"Yanping"}],"issued":{"date-parts":[["2017",6,26]]}}}],"schema":"https://github.com/citation-style-language/schema/raw/master/csl-citation.json"} </w:instrText>
            </w:r>
            <w:r>
              <w:rPr>
                <w:lang w:val="en-US"/>
              </w:rPr>
              <w:fldChar w:fldCharType="separate"/>
            </w:r>
            <w:r>
              <w:rPr>
                <w:noProof/>
                <w:lang w:val="en-US"/>
              </w:rPr>
              <w:t>(Du et al., 2017)</w:t>
            </w:r>
            <w:r>
              <w:rPr>
                <w:lang w:val="en-US"/>
              </w:rPr>
              <w:fldChar w:fldCharType="end"/>
            </w:r>
          </w:p>
        </w:tc>
        <w:tc>
          <w:tcPr>
            <w:tcW w:w="719" w:type="dxa"/>
          </w:tcPr>
          <w:p w14:paraId="3654C1F4" w14:textId="77777777" w:rsidR="0097666B" w:rsidRPr="00707565" w:rsidRDefault="0097666B" w:rsidP="003060B3">
            <w:pPr>
              <w:rPr>
                <w:lang w:val="en-US"/>
              </w:rPr>
            </w:pPr>
            <w:r w:rsidRPr="00707565">
              <w:rPr>
                <w:lang w:val="en-US"/>
              </w:rPr>
              <w:t>T:5595/5594</w:t>
            </w:r>
          </w:p>
        </w:tc>
        <w:tc>
          <w:tcPr>
            <w:tcW w:w="561" w:type="dxa"/>
          </w:tcPr>
          <w:p w14:paraId="6CA16E74" w14:textId="77777777" w:rsidR="0097666B" w:rsidRPr="00707565" w:rsidRDefault="0097666B" w:rsidP="003060B3">
            <w:pPr>
              <w:rPr>
                <w:lang w:val="en-US"/>
              </w:rPr>
            </w:pPr>
          </w:p>
        </w:tc>
        <w:tc>
          <w:tcPr>
            <w:tcW w:w="518" w:type="dxa"/>
          </w:tcPr>
          <w:p w14:paraId="0817368E" w14:textId="77777777" w:rsidR="0097666B" w:rsidRPr="00707565" w:rsidRDefault="0097666B" w:rsidP="003060B3">
            <w:pPr>
              <w:rPr>
                <w:lang w:val="en-US"/>
              </w:rPr>
            </w:pPr>
          </w:p>
        </w:tc>
        <w:tc>
          <w:tcPr>
            <w:tcW w:w="750" w:type="dxa"/>
          </w:tcPr>
          <w:p w14:paraId="7D9493F7" w14:textId="77777777" w:rsidR="0097666B" w:rsidRPr="00707565" w:rsidRDefault="0097666B" w:rsidP="003060B3">
            <w:pPr>
              <w:rPr>
                <w:lang w:val="en-US"/>
              </w:rPr>
            </w:pPr>
          </w:p>
        </w:tc>
        <w:tc>
          <w:tcPr>
            <w:tcW w:w="459" w:type="dxa"/>
          </w:tcPr>
          <w:p w14:paraId="47FD5547" w14:textId="77777777" w:rsidR="0097666B" w:rsidRPr="00707565" w:rsidRDefault="0097666B" w:rsidP="003060B3">
            <w:pPr>
              <w:rPr>
                <w:lang w:val="en-US"/>
              </w:rPr>
            </w:pPr>
          </w:p>
        </w:tc>
        <w:tc>
          <w:tcPr>
            <w:tcW w:w="427" w:type="dxa"/>
          </w:tcPr>
          <w:p w14:paraId="5CBD6A05" w14:textId="77777777" w:rsidR="0097666B" w:rsidRPr="00707565" w:rsidRDefault="0097666B" w:rsidP="003060B3">
            <w:pPr>
              <w:rPr>
                <w:lang w:val="en-US"/>
              </w:rPr>
            </w:pPr>
          </w:p>
        </w:tc>
        <w:tc>
          <w:tcPr>
            <w:tcW w:w="493" w:type="dxa"/>
          </w:tcPr>
          <w:p w14:paraId="69992ADD" w14:textId="77777777" w:rsidR="0097666B" w:rsidRPr="00707565" w:rsidRDefault="0097666B" w:rsidP="003060B3">
            <w:pPr>
              <w:rPr>
                <w:lang w:val="en-US"/>
              </w:rPr>
            </w:pPr>
          </w:p>
        </w:tc>
        <w:tc>
          <w:tcPr>
            <w:tcW w:w="429" w:type="dxa"/>
          </w:tcPr>
          <w:p w14:paraId="340E5373" w14:textId="77777777" w:rsidR="0097666B" w:rsidRPr="00707565" w:rsidRDefault="0097666B" w:rsidP="003060B3">
            <w:pPr>
              <w:rPr>
                <w:lang w:val="en-US"/>
              </w:rPr>
            </w:pPr>
            <w:r w:rsidRPr="00707565">
              <w:rPr>
                <w:lang w:val="en-US"/>
              </w:rPr>
              <w:t>Tr:17257/48594</w:t>
            </w:r>
          </w:p>
        </w:tc>
        <w:tc>
          <w:tcPr>
            <w:tcW w:w="971" w:type="dxa"/>
          </w:tcPr>
          <w:p w14:paraId="24A44396" w14:textId="77777777" w:rsidR="0097666B" w:rsidRPr="00707565" w:rsidRDefault="0097666B" w:rsidP="003060B3">
            <w:pPr>
              <w:rPr>
                <w:lang w:val="en-US"/>
              </w:rPr>
            </w:pPr>
            <w:r w:rsidRPr="00707565">
              <w:rPr>
                <w:lang w:val="en-US"/>
              </w:rPr>
              <w:t>T:19469/5720</w:t>
            </w:r>
          </w:p>
        </w:tc>
        <w:tc>
          <w:tcPr>
            <w:tcW w:w="638" w:type="dxa"/>
          </w:tcPr>
          <w:p w14:paraId="4CC19F0B" w14:textId="77777777" w:rsidR="0097666B" w:rsidRPr="00707565" w:rsidRDefault="0097666B" w:rsidP="003060B3">
            <w:pPr>
              <w:rPr>
                <w:lang w:val="en-US"/>
              </w:rPr>
            </w:pPr>
          </w:p>
        </w:tc>
      </w:tr>
      <w:tr w:rsidR="0097666B" w:rsidRPr="00707565" w14:paraId="39A5724D" w14:textId="77777777" w:rsidTr="003060B3">
        <w:tc>
          <w:tcPr>
            <w:tcW w:w="3385" w:type="dxa"/>
          </w:tcPr>
          <w:p w14:paraId="6DB0FD8A" w14:textId="77777777" w:rsidR="0097666B" w:rsidRPr="00707565" w:rsidRDefault="0097666B" w:rsidP="003060B3">
            <w:pPr>
              <w:rPr>
                <w:lang w:val="en-US"/>
              </w:rPr>
            </w:pPr>
            <w:r w:rsidRPr="00707565">
              <w:rPr>
                <w:lang w:val="en-US"/>
              </w:rPr>
              <w:t xml:space="preserve">Struct2Graph </w:t>
            </w:r>
            <w:r>
              <w:rPr>
                <w:lang w:val="en-US"/>
              </w:rPr>
              <w:fldChar w:fldCharType="begin"/>
            </w:r>
            <w:r>
              <w:rPr>
                <w:lang w:val="en-US"/>
              </w:rPr>
              <w:instrText xml:space="preserve"> ADDIN ZOTERO_ITEM CSL_CITATION {"citationID":"5PXHTUi8","properties":{"formattedCitation":"(Baranwal et al., 2022)","plainCitation":"(Baranwal et al., 2022)","noteIndex":0},"citationItems":[{"id":2429,"uris":["http://zotero.org/users/10779866/items/BEGLG9B3"],"itemData":{"id":2429,"type":"article-journal","abstract":"BACKGROUND: Development of new methods for analysis of protein-protein interactions (PPIs) at molecular and nanometer scales gives insights into intracellular signaling pathways and will improve understanding of protein functions, as well as other nanoscale structures of biological and abiological origins. Recent advances in computational tools, particularly the ones involving modern deep learning algorithms, have been shown to complement experimental approaches for describing and rationalizing PPIs. However, most of the existing works on PPI predictions use protein-sequence information, and thus have difficulties in accounting for the three-dimensional organization of the protein chains.\nRESULTS: In this study, we address this problem and describe a PPI analysis based on a graph attention network, named Struct2Graph, for identifying PPIs directly from the structural data of folded protein globules. Our method is capable of predicting the PPI with an accuracy of 98.89% on the balanced set consisting of an equal number of positive and negative pairs. On the unbalanced set with the ratio of 1:10 between positive and negative pairs, Struct2Graph achieves a fivefold cross validation average accuracy of 99.42%. Moreover, Struct2Graph can potentially identify residues that likely contribute to the formation of the protein-protein complex. The identification of important residues is tested for two different interaction types: (a) Proteins with multiple ligands competing for the same binding area, (b) Dynamic protein-protein adhesion interaction. Struct2Graph identifies interacting residues with 30% sensitivity, 89% specificity, and 87% accuracy.\nCONCLUSIONS: In this manuscript, we address the problem of prediction of PPIs using a first of its kind, 3D-structure-based graph attention network (code available at https://github.com/baranwa2/Struct2Graph ). Furthermore, the novel mutual attention mechanism provides insights into likely interaction sites through its unsupervised knowledge selection process. This study demonstrates that a relatively low-dimensional feature embedding learned from graph structures of individual proteins outperforms other modern machine learning classifiers based on global protein features. In addition, through the analysis of single amino acid variations, the attention mechanism shows preference for disease-causing residue variations over benign polymorphisms, demonstrating that it is not limited to interface residues.","container-title":"BMC bioinformatics","DOI":"10.1186/s12859-022-04910-9","ISSN":"1471-2105","issue":"1","journalAbbreviation":"BMC Bioinformatics","language":"eng","note":"PMID: 36088285\nPMCID: PMC9464414","page":"370","source":"PubMed","title":"Struct2Graph: a graph attention network for structure based predictions of protein-protein interactions","title-short":"Struct2Graph","volume":"23","author":[{"family":"Baranwal","given":"Mayank"},{"family":"Magner","given":"Abram"},{"family":"Saldinger","given":"Jacob"},{"family":"Turali-Emre","given":"Emine S."},{"family":"Elvati","given":"Paolo"},{"family":"Kozarekar","given":"Shivani"},{"family":"VanEpps","given":"J. Scott"},{"family":"Kotov","given":"Nicholas A."},{"family":"Violi","given":"Angela"},{"family":"Hero","given":"Alfred O."}],"issued":{"date-parts":[["2022",9,10]]}}}],"schema":"https://github.com/citation-style-language/schema/raw/master/csl-citation.json"} </w:instrText>
            </w:r>
            <w:r>
              <w:rPr>
                <w:lang w:val="en-US"/>
              </w:rPr>
              <w:fldChar w:fldCharType="separate"/>
            </w:r>
            <w:r>
              <w:rPr>
                <w:noProof/>
                <w:lang w:val="en-US"/>
              </w:rPr>
              <w:t>(Baranwal et al., 2022)</w:t>
            </w:r>
            <w:r>
              <w:rPr>
                <w:lang w:val="en-US"/>
              </w:rPr>
              <w:fldChar w:fldCharType="end"/>
            </w:r>
          </w:p>
        </w:tc>
        <w:tc>
          <w:tcPr>
            <w:tcW w:w="719" w:type="dxa"/>
          </w:tcPr>
          <w:p w14:paraId="39FB9B02" w14:textId="77777777" w:rsidR="0097666B" w:rsidRPr="00707565" w:rsidRDefault="0097666B" w:rsidP="003060B3">
            <w:pPr>
              <w:rPr>
                <w:lang w:val="en-US"/>
              </w:rPr>
            </w:pPr>
          </w:p>
        </w:tc>
        <w:tc>
          <w:tcPr>
            <w:tcW w:w="561" w:type="dxa"/>
          </w:tcPr>
          <w:p w14:paraId="04766995" w14:textId="77777777" w:rsidR="0097666B" w:rsidRPr="00707565" w:rsidRDefault="0097666B" w:rsidP="003060B3">
            <w:pPr>
              <w:rPr>
                <w:lang w:val="en-US"/>
              </w:rPr>
            </w:pPr>
          </w:p>
        </w:tc>
        <w:tc>
          <w:tcPr>
            <w:tcW w:w="518" w:type="dxa"/>
          </w:tcPr>
          <w:p w14:paraId="4DBD220A" w14:textId="77777777" w:rsidR="0097666B" w:rsidRPr="00707565" w:rsidRDefault="0097666B" w:rsidP="003060B3">
            <w:pPr>
              <w:rPr>
                <w:lang w:val="en-US"/>
              </w:rPr>
            </w:pPr>
            <w:r w:rsidRPr="00707565">
              <w:rPr>
                <w:lang w:val="en-US"/>
              </w:rPr>
              <w:t>T:12676/0</w:t>
            </w:r>
          </w:p>
        </w:tc>
        <w:tc>
          <w:tcPr>
            <w:tcW w:w="750" w:type="dxa"/>
          </w:tcPr>
          <w:p w14:paraId="6BCFBA37" w14:textId="77777777" w:rsidR="0097666B" w:rsidRPr="00707565" w:rsidRDefault="0097666B" w:rsidP="003060B3">
            <w:pPr>
              <w:rPr>
                <w:lang w:val="en-US"/>
              </w:rPr>
            </w:pPr>
            <w:r w:rsidRPr="00707565">
              <w:rPr>
                <w:lang w:val="en-US"/>
              </w:rPr>
              <w:t>T:446548/0</w:t>
            </w:r>
          </w:p>
        </w:tc>
        <w:tc>
          <w:tcPr>
            <w:tcW w:w="459" w:type="dxa"/>
          </w:tcPr>
          <w:p w14:paraId="1B27AEFE" w14:textId="77777777" w:rsidR="0097666B" w:rsidRPr="00707565" w:rsidRDefault="0097666B" w:rsidP="003060B3">
            <w:pPr>
              <w:rPr>
                <w:lang w:val="en-US"/>
              </w:rPr>
            </w:pPr>
          </w:p>
        </w:tc>
        <w:tc>
          <w:tcPr>
            <w:tcW w:w="427" w:type="dxa"/>
          </w:tcPr>
          <w:p w14:paraId="5C710609" w14:textId="77777777" w:rsidR="0097666B" w:rsidRPr="00707565" w:rsidRDefault="0097666B" w:rsidP="003060B3">
            <w:pPr>
              <w:rPr>
                <w:lang w:val="en-US"/>
              </w:rPr>
            </w:pPr>
          </w:p>
        </w:tc>
        <w:tc>
          <w:tcPr>
            <w:tcW w:w="493" w:type="dxa"/>
          </w:tcPr>
          <w:p w14:paraId="77017736" w14:textId="77777777" w:rsidR="0097666B" w:rsidRPr="00707565" w:rsidRDefault="0097666B" w:rsidP="003060B3">
            <w:pPr>
              <w:rPr>
                <w:lang w:val="en-US"/>
              </w:rPr>
            </w:pPr>
          </w:p>
        </w:tc>
        <w:tc>
          <w:tcPr>
            <w:tcW w:w="429" w:type="dxa"/>
          </w:tcPr>
          <w:p w14:paraId="0E473AB2" w14:textId="77777777" w:rsidR="0097666B" w:rsidRPr="00707565" w:rsidRDefault="0097666B" w:rsidP="003060B3">
            <w:pPr>
              <w:rPr>
                <w:lang w:val="en-US"/>
              </w:rPr>
            </w:pPr>
          </w:p>
        </w:tc>
        <w:tc>
          <w:tcPr>
            <w:tcW w:w="971" w:type="dxa"/>
          </w:tcPr>
          <w:p w14:paraId="5DA37DAD" w14:textId="77777777" w:rsidR="0097666B" w:rsidRPr="00707565" w:rsidRDefault="0097666B" w:rsidP="003060B3">
            <w:pPr>
              <w:rPr>
                <w:lang w:val="en-US"/>
              </w:rPr>
            </w:pPr>
            <w:r w:rsidRPr="00707565">
              <w:rPr>
                <w:lang w:val="en-US"/>
              </w:rPr>
              <w:t>Tr:4698/5036</w:t>
            </w:r>
          </w:p>
        </w:tc>
        <w:tc>
          <w:tcPr>
            <w:tcW w:w="638" w:type="dxa"/>
          </w:tcPr>
          <w:p w14:paraId="64194CD5" w14:textId="77777777" w:rsidR="0097666B" w:rsidRPr="00707565" w:rsidRDefault="0097666B" w:rsidP="003060B3">
            <w:pPr>
              <w:rPr>
                <w:lang w:val="en-US"/>
              </w:rPr>
            </w:pPr>
          </w:p>
        </w:tc>
      </w:tr>
      <w:tr w:rsidR="0097666B" w:rsidRPr="00707565" w14:paraId="704F5B68" w14:textId="77777777" w:rsidTr="003060B3">
        <w:tc>
          <w:tcPr>
            <w:tcW w:w="3385" w:type="dxa"/>
          </w:tcPr>
          <w:p w14:paraId="1B1ED588" w14:textId="77777777" w:rsidR="0097666B" w:rsidRPr="00707565" w:rsidRDefault="0097666B" w:rsidP="003060B3">
            <w:pPr>
              <w:rPr>
                <w:lang w:val="en-US"/>
              </w:rPr>
            </w:pPr>
            <w:r w:rsidRPr="00707565">
              <w:rPr>
                <w:lang w:val="en-US"/>
              </w:rPr>
              <w:t xml:space="preserve">TAGPPI </w:t>
            </w:r>
            <w:r>
              <w:rPr>
                <w:lang w:val="en-US"/>
              </w:rPr>
              <w:fldChar w:fldCharType="begin"/>
            </w:r>
            <w:r>
              <w:rPr>
                <w:lang w:val="en-US"/>
              </w:rPr>
              <w:instrText xml:space="preserve"> ADDIN ZOTERO_ITEM CSL_CITATION {"citationID":"AD6Cacv2","properties":{"formattedCitation":"(Song et al., 2022)","plainCitation":"(Song et al., 2022)","noteIndex":0},"citationItems":[{"id":2432,"uris":["http://zotero.org/users/10779866/items/ZDWDDBI7"],"itemData":{"id":2432,"type":"article-journal","abstract":"Spatial structures of proteins are closely related to protein functions. Integrating protein structures improves the performance of protein-protein interaction (PPI) prediction. However, the limited quantity of known protein structures restricts the application of structure-based prediction methods. Utilizing the predicted protein structure information is a promising method to improve the performance of sequence-based prediction methods. We propose a novel end-to-end framework, TAGPPI, to predict PPIs using protein sequence alone. TAGPPI extracts multi-dimensional features by employing 1D convolution operation on protein sequences and graph learning method on contact maps constructed from AlphaFold. A contact map contains abundant spatial structure information, which is difficult to obtain from 1D sequence data directly. We further demonstrate that the spatial information learned from contact maps improves the ability of TAGPPI in PPI prediction tasks. We compare the performance of TAGPPI with those of nine state-of-the-art sequence-based methods, and TAGPPI outperforms such methods in all metrics. To the best of our knowledge, this is the first method to use the predicted protein topology structure graph for sequence-based PPI prediction. More importantly, our proposed architecture could be extended to other prediction tasks related to proteins.","container-title":"Briefings in Bioinformatics","DOI":"10.1093/bib/bbab558","ISSN":"1477-4054","issue":"2","journalAbbreviation":"Brief Bioinform","language":"eng","note":"PMID: 35018418","page":"bbab558","source":"PubMed","title":"Learning spatial structures of proteins improves protein-protein interaction prediction","volume":"23","author":[{"family":"Song","given":"Bosheng"},{"family":"Luo","given":"Xiaoyan"},{"family":"Luo","given":"Xiaoli"},{"family":"Liu","given":"Yuansheng"},{"family":"Niu","given":"Zhangming"},{"family":"Zeng","given":"Xiangxiang"}],"issued":{"date-parts":[["2022",3,10]]}}}],"schema":"https://github.com/citation-style-language/schema/raw/master/csl-citation.json"} </w:instrText>
            </w:r>
            <w:r>
              <w:rPr>
                <w:lang w:val="en-US"/>
              </w:rPr>
              <w:fldChar w:fldCharType="separate"/>
            </w:r>
            <w:r>
              <w:rPr>
                <w:noProof/>
                <w:lang w:val="en-US"/>
              </w:rPr>
              <w:t>(Song et al., 2022)</w:t>
            </w:r>
            <w:r>
              <w:rPr>
                <w:lang w:val="en-US"/>
              </w:rPr>
              <w:fldChar w:fldCharType="end"/>
            </w:r>
          </w:p>
        </w:tc>
        <w:tc>
          <w:tcPr>
            <w:tcW w:w="719" w:type="dxa"/>
          </w:tcPr>
          <w:p w14:paraId="08F288EB" w14:textId="77777777" w:rsidR="0097666B" w:rsidRPr="00707565" w:rsidRDefault="0097666B" w:rsidP="003060B3">
            <w:pPr>
              <w:rPr>
                <w:lang w:val="en-US"/>
              </w:rPr>
            </w:pPr>
          </w:p>
        </w:tc>
        <w:tc>
          <w:tcPr>
            <w:tcW w:w="561" w:type="dxa"/>
          </w:tcPr>
          <w:p w14:paraId="5B7B4FEC" w14:textId="77777777" w:rsidR="0097666B" w:rsidRPr="00707565" w:rsidRDefault="0097666B" w:rsidP="003060B3">
            <w:pPr>
              <w:rPr>
                <w:lang w:val="en-US"/>
              </w:rPr>
            </w:pPr>
          </w:p>
        </w:tc>
        <w:tc>
          <w:tcPr>
            <w:tcW w:w="518" w:type="dxa"/>
          </w:tcPr>
          <w:p w14:paraId="24B6058D" w14:textId="77777777" w:rsidR="0097666B" w:rsidRPr="00707565" w:rsidRDefault="0097666B" w:rsidP="003060B3">
            <w:pPr>
              <w:rPr>
                <w:lang w:val="en-US"/>
              </w:rPr>
            </w:pPr>
          </w:p>
        </w:tc>
        <w:tc>
          <w:tcPr>
            <w:tcW w:w="750" w:type="dxa"/>
          </w:tcPr>
          <w:p w14:paraId="75FFAC84" w14:textId="77777777" w:rsidR="0097666B" w:rsidRPr="00707565" w:rsidRDefault="0097666B" w:rsidP="003060B3">
            <w:pPr>
              <w:rPr>
                <w:lang w:val="en-US"/>
              </w:rPr>
            </w:pPr>
          </w:p>
        </w:tc>
        <w:tc>
          <w:tcPr>
            <w:tcW w:w="459" w:type="dxa"/>
          </w:tcPr>
          <w:p w14:paraId="6C8A29EE" w14:textId="77777777" w:rsidR="0097666B" w:rsidRPr="00707565" w:rsidRDefault="0097666B" w:rsidP="003060B3">
            <w:pPr>
              <w:rPr>
                <w:lang w:val="en-US"/>
              </w:rPr>
            </w:pPr>
          </w:p>
        </w:tc>
        <w:tc>
          <w:tcPr>
            <w:tcW w:w="427" w:type="dxa"/>
          </w:tcPr>
          <w:p w14:paraId="0B77718C" w14:textId="77777777" w:rsidR="0097666B" w:rsidRPr="00707565" w:rsidRDefault="0097666B" w:rsidP="003060B3">
            <w:pPr>
              <w:rPr>
                <w:lang w:val="en-US"/>
              </w:rPr>
            </w:pPr>
          </w:p>
        </w:tc>
        <w:tc>
          <w:tcPr>
            <w:tcW w:w="493" w:type="dxa"/>
          </w:tcPr>
          <w:p w14:paraId="004BB27F" w14:textId="77777777" w:rsidR="0097666B" w:rsidRPr="00707565" w:rsidRDefault="0097666B" w:rsidP="003060B3">
            <w:pPr>
              <w:rPr>
                <w:lang w:val="en-US"/>
              </w:rPr>
            </w:pPr>
          </w:p>
        </w:tc>
        <w:tc>
          <w:tcPr>
            <w:tcW w:w="429" w:type="dxa"/>
          </w:tcPr>
          <w:p w14:paraId="730B732C" w14:textId="77777777" w:rsidR="0097666B" w:rsidRPr="00707565" w:rsidRDefault="0097666B" w:rsidP="003060B3">
            <w:pPr>
              <w:rPr>
                <w:lang w:val="en-US"/>
              </w:rPr>
            </w:pPr>
          </w:p>
        </w:tc>
        <w:tc>
          <w:tcPr>
            <w:tcW w:w="971" w:type="dxa"/>
          </w:tcPr>
          <w:p w14:paraId="194E524E" w14:textId="77777777" w:rsidR="0097666B" w:rsidRPr="00707565" w:rsidRDefault="0097666B" w:rsidP="003060B3">
            <w:pPr>
              <w:rPr>
                <w:lang w:val="en-US"/>
              </w:rPr>
            </w:pPr>
            <w:r w:rsidRPr="00707565">
              <w:rPr>
                <w:lang w:val="en-US"/>
              </w:rPr>
              <w:t>Tr:38536/38536</w:t>
            </w:r>
          </w:p>
        </w:tc>
        <w:tc>
          <w:tcPr>
            <w:tcW w:w="638" w:type="dxa"/>
          </w:tcPr>
          <w:p w14:paraId="6CB82AD0" w14:textId="77777777" w:rsidR="0097666B" w:rsidRPr="00707565" w:rsidRDefault="0097666B" w:rsidP="003060B3">
            <w:pPr>
              <w:rPr>
                <w:lang w:val="en-US"/>
              </w:rPr>
            </w:pPr>
          </w:p>
        </w:tc>
      </w:tr>
      <w:tr w:rsidR="0097666B" w:rsidRPr="00707565" w14:paraId="396C0638" w14:textId="77777777" w:rsidTr="003060B3">
        <w:tc>
          <w:tcPr>
            <w:tcW w:w="3385" w:type="dxa"/>
          </w:tcPr>
          <w:p w14:paraId="2F7289B6" w14:textId="77777777" w:rsidR="0097666B" w:rsidRPr="00707565" w:rsidRDefault="0097666B" w:rsidP="003060B3">
            <w:pPr>
              <w:rPr>
                <w:lang w:val="en-US"/>
              </w:rPr>
            </w:pPr>
            <w:r w:rsidRPr="00707565">
              <w:rPr>
                <w:lang w:val="en-US"/>
              </w:rPr>
              <w:t xml:space="preserve">SGPPI </w:t>
            </w:r>
            <w:r>
              <w:rPr>
                <w:lang w:val="en-US"/>
              </w:rPr>
              <w:fldChar w:fldCharType="begin"/>
            </w:r>
            <w:r>
              <w:rPr>
                <w:lang w:val="en-US"/>
              </w:rPr>
              <w:instrText xml:space="preserve"> ADDIN ZOTERO_ITEM CSL_CITATION {"citationID":"s5CDAaaV","properties":{"formattedCitation":"(Huang et al., 2023)","plainCitation":"(Huang et al., 2023)","noteIndex":0},"citationItems":[{"id":2434,"uris":["http://zotero.org/users/10779866/items/K5XLQEF4"],"itemData":{"id":2434,"type":"article-journal","abstract":"While deep learning (DL)-based models have emerged as powerful approaches to predict protein-protein interactions (PPIs), the reliance on explicit similarity measures (e.g. sequence similarity and network neighborhood) to known interacting proteins makes these methods ineffective in dealing with novel proteins. The advent of AlphaFold2 presents a significant opportunity and also a challenge to predict PPIs in a straightforward way based on monomer structures while controlling bias from protein sequences. In this work, we established Structure and Graph-based Predictions of Protein Interactions (SGPPI), a structure-based DL framework for predicting PPIs, using the graph convolutional network. In particular, SGPPI focused on protein patches on the protein-protein binding interfaces and extracted the structural, geometric and evolutionary features from the residue contact map to predict PPIs. We demonstrated that our model outperforms traditional machine learning methods and state-of-the-art DL-based methods using non-representation-bias benchmark datasets. Moreover, our model trained on human dataset can be reliably transferred to predict yeast PPIs, indicating that SGPPI can capture converging structural features of protein interactions across various species. The implementation of SGPPI is available at https://github.com/emerson106/SGPPI.","container-title":"Briefings in Bioinformatics","DOI":"10.1093/bib/bbad020","ISSN":"1477-4054","issue":"2","journalAbbreviation":"Brief Bioinform","language":"eng","note":"PMID: 36682013","page":"bbad020","source":"PubMed","title":"SGPPI: structure-aware prediction of protein-protein interactions in rigorous conditions with graph convolutional network","title-short":"SGPPI","volume":"24","author":[{"family":"Huang","given":"Yan"},{"family":"Wuchty","given":"Stefan"},{"family":"Zhou","given":"Yuan"},{"family":"Zhang","given":"Ziding"}],"issued":{"date-parts":[["2023",3,19]]}}}],"schema":"https://github.com/citation-style-language/schema/raw/master/csl-citation.json"} </w:instrText>
            </w:r>
            <w:r>
              <w:rPr>
                <w:lang w:val="en-US"/>
              </w:rPr>
              <w:fldChar w:fldCharType="separate"/>
            </w:r>
            <w:r>
              <w:rPr>
                <w:noProof/>
                <w:lang w:val="en-US"/>
              </w:rPr>
              <w:t>(Huang et al., 2023)</w:t>
            </w:r>
            <w:r>
              <w:rPr>
                <w:lang w:val="en-US"/>
              </w:rPr>
              <w:fldChar w:fldCharType="end"/>
            </w:r>
          </w:p>
        </w:tc>
        <w:tc>
          <w:tcPr>
            <w:tcW w:w="719" w:type="dxa"/>
          </w:tcPr>
          <w:p w14:paraId="5819D85E" w14:textId="77777777" w:rsidR="0097666B" w:rsidRPr="00707565" w:rsidRDefault="0097666B" w:rsidP="003060B3">
            <w:pPr>
              <w:rPr>
                <w:lang w:val="en-US"/>
              </w:rPr>
            </w:pPr>
          </w:p>
        </w:tc>
        <w:tc>
          <w:tcPr>
            <w:tcW w:w="561" w:type="dxa"/>
          </w:tcPr>
          <w:p w14:paraId="728E7266" w14:textId="77777777" w:rsidR="0097666B" w:rsidRPr="00707565" w:rsidRDefault="0097666B" w:rsidP="003060B3">
            <w:pPr>
              <w:rPr>
                <w:lang w:val="en-US"/>
              </w:rPr>
            </w:pPr>
          </w:p>
        </w:tc>
        <w:tc>
          <w:tcPr>
            <w:tcW w:w="518" w:type="dxa"/>
          </w:tcPr>
          <w:p w14:paraId="5DC7B49B" w14:textId="77777777" w:rsidR="0097666B" w:rsidRPr="00707565" w:rsidRDefault="0097666B" w:rsidP="003060B3">
            <w:pPr>
              <w:rPr>
                <w:lang w:val="en-US"/>
              </w:rPr>
            </w:pPr>
          </w:p>
        </w:tc>
        <w:tc>
          <w:tcPr>
            <w:tcW w:w="750" w:type="dxa"/>
          </w:tcPr>
          <w:p w14:paraId="51687A65" w14:textId="77777777" w:rsidR="0097666B" w:rsidRPr="00707565" w:rsidRDefault="0097666B" w:rsidP="003060B3">
            <w:pPr>
              <w:rPr>
                <w:lang w:val="en-US"/>
              </w:rPr>
            </w:pPr>
          </w:p>
        </w:tc>
        <w:tc>
          <w:tcPr>
            <w:tcW w:w="459" w:type="dxa"/>
          </w:tcPr>
          <w:p w14:paraId="302C5799" w14:textId="77777777" w:rsidR="0097666B" w:rsidRPr="00707565" w:rsidRDefault="0097666B" w:rsidP="003060B3">
            <w:pPr>
              <w:rPr>
                <w:lang w:val="en-US"/>
              </w:rPr>
            </w:pPr>
          </w:p>
        </w:tc>
        <w:tc>
          <w:tcPr>
            <w:tcW w:w="427" w:type="dxa"/>
          </w:tcPr>
          <w:p w14:paraId="3029596E" w14:textId="77777777" w:rsidR="0097666B" w:rsidRPr="00707565" w:rsidRDefault="0097666B" w:rsidP="003060B3">
            <w:pPr>
              <w:rPr>
                <w:lang w:val="en-US"/>
              </w:rPr>
            </w:pPr>
          </w:p>
        </w:tc>
        <w:tc>
          <w:tcPr>
            <w:tcW w:w="493" w:type="dxa"/>
          </w:tcPr>
          <w:p w14:paraId="3D58AA6D" w14:textId="77777777" w:rsidR="0097666B" w:rsidRPr="00707565" w:rsidRDefault="0097666B" w:rsidP="003060B3">
            <w:pPr>
              <w:rPr>
                <w:lang w:val="en-US"/>
              </w:rPr>
            </w:pPr>
          </w:p>
        </w:tc>
        <w:tc>
          <w:tcPr>
            <w:tcW w:w="429" w:type="dxa"/>
          </w:tcPr>
          <w:p w14:paraId="0D8EECCB" w14:textId="77777777" w:rsidR="0097666B" w:rsidRPr="00707565" w:rsidRDefault="0097666B" w:rsidP="003060B3">
            <w:pPr>
              <w:rPr>
                <w:lang w:val="en-US"/>
              </w:rPr>
            </w:pPr>
          </w:p>
        </w:tc>
        <w:tc>
          <w:tcPr>
            <w:tcW w:w="971" w:type="dxa"/>
          </w:tcPr>
          <w:p w14:paraId="3F1EEF61" w14:textId="77777777" w:rsidR="0097666B" w:rsidRPr="00707565" w:rsidRDefault="0097666B" w:rsidP="003060B3">
            <w:pPr>
              <w:rPr>
                <w:lang w:val="en-US"/>
              </w:rPr>
            </w:pPr>
            <w:r w:rsidRPr="00707565">
              <w:rPr>
                <w:lang w:val="en-US"/>
              </w:rPr>
              <w:t>Tr:2748/2748(?)</w:t>
            </w:r>
          </w:p>
        </w:tc>
        <w:tc>
          <w:tcPr>
            <w:tcW w:w="638" w:type="dxa"/>
          </w:tcPr>
          <w:p w14:paraId="20D22898" w14:textId="77777777" w:rsidR="0097666B" w:rsidRPr="00707565" w:rsidRDefault="0097666B" w:rsidP="003060B3">
            <w:pPr>
              <w:rPr>
                <w:lang w:val="en-US"/>
              </w:rPr>
            </w:pPr>
          </w:p>
        </w:tc>
      </w:tr>
      <w:tr w:rsidR="0097666B" w:rsidRPr="00707565" w14:paraId="05B6734A" w14:textId="77777777" w:rsidTr="003060B3">
        <w:tc>
          <w:tcPr>
            <w:tcW w:w="3385" w:type="dxa"/>
          </w:tcPr>
          <w:p w14:paraId="00375243" w14:textId="77777777" w:rsidR="0097666B" w:rsidRPr="00EB73AA" w:rsidRDefault="0097666B" w:rsidP="003060B3">
            <w:pPr>
              <w:rPr>
                <w:lang w:val="es-ES"/>
              </w:rPr>
            </w:pPr>
            <w:proofErr w:type="spellStart"/>
            <w:r w:rsidRPr="00EB73AA">
              <w:rPr>
                <w:lang w:val="es-ES"/>
              </w:rPr>
              <w:t>Sun</w:t>
            </w:r>
            <w:proofErr w:type="spellEnd"/>
            <w:r w:rsidRPr="00EB73AA">
              <w:rPr>
                <w:lang w:val="es-ES"/>
              </w:rPr>
              <w:t xml:space="preserve"> et al. </w:t>
            </w:r>
            <w:r>
              <w:rPr>
                <w:lang w:val="es-ES"/>
              </w:rPr>
              <w:fldChar w:fldCharType="begin"/>
            </w:r>
            <w:r>
              <w:rPr>
                <w:lang w:val="es-ES"/>
              </w:rPr>
              <w:instrText xml:space="preserve"> ADDIN ZOTERO_ITEM CSL_CITATION {"citationID":"MQsEMcte","properties":{"formattedCitation":"(Sun et al., 2017)","plainCitation":"(Sun et al., 2017)","noteIndex":0},"citationItems":[{"id":2436,"uris":["http://zotero.org/users/10779866/items/AWQPR9RB"],"itemData":{"id":2436,"type":"article-journal","abstract":"BACKGROUND: Protein-protein interactions (PPIs) are critical for many biological processes. It is therefore important to develop accurate high-throughput methods for identifying PPI to better understand protein function, disease occurrence, and therapy design. Though various computational methods for predicting PPI have been developed, their robustness for prediction with external datasets is unknown. Deep-learning algorithms have achieved successful results in diverse areas, but their effectiveness for PPI prediction has not been tested.\nRESULTS: We used a stacked autoencoder, a type of deep-learning algorithm, to study the sequence-based PPI prediction. The best model achieved an average accuracy of 97.19% with 10-fold cross-validation. The prediction accuracies for various external datasets ranged from 87.99% to 99.21%, which are superior to those achieved with previous methods.\nCONCLUSIONS: To our knowledge, this research is the first to apply a deep-learning algorithm to sequence-based PPI prediction, and the results demonstrate its potential in this field.","container-title":"BMC bioinformatics","DOI":"10.1186/s12859-017-1700-2","ISSN":"1471-2105","issue":"1","journalAbbreviation":"BMC Bioinformatics","language":"eng","note":"PMID: 28545462\nPMCID: PMC5445391","page":"277","source":"PubMed","title":"Sequence-based prediction of protein protein interaction using a deep-learning algorithm","volume":"18","author":[{"family":"Sun","given":"Tanlin"},{"family":"Zhou","given":"Bo"},{"family":"Lai","given":"Luhua"},{"family":"Pei","given":"Jianfeng"}],"issued":{"date-parts":[["2017",5,25]]}}}],"schema":"https://github.com/citation-style-language/schema/raw/master/csl-citation.json"} </w:instrText>
            </w:r>
            <w:r>
              <w:rPr>
                <w:lang w:val="es-ES"/>
              </w:rPr>
              <w:fldChar w:fldCharType="separate"/>
            </w:r>
            <w:r>
              <w:rPr>
                <w:noProof/>
                <w:lang w:val="es-ES"/>
              </w:rPr>
              <w:t>(Sun et al., 2017)</w:t>
            </w:r>
            <w:r>
              <w:rPr>
                <w:lang w:val="es-ES"/>
              </w:rPr>
              <w:fldChar w:fldCharType="end"/>
            </w:r>
          </w:p>
        </w:tc>
        <w:tc>
          <w:tcPr>
            <w:tcW w:w="719" w:type="dxa"/>
          </w:tcPr>
          <w:p w14:paraId="655B857E" w14:textId="77777777" w:rsidR="0097666B" w:rsidRPr="00EB73AA" w:rsidRDefault="0097666B" w:rsidP="003060B3">
            <w:pPr>
              <w:rPr>
                <w:lang w:val="es-ES"/>
              </w:rPr>
            </w:pPr>
          </w:p>
        </w:tc>
        <w:tc>
          <w:tcPr>
            <w:tcW w:w="561" w:type="dxa"/>
          </w:tcPr>
          <w:p w14:paraId="031D129D" w14:textId="77777777" w:rsidR="0097666B" w:rsidRPr="00EB73AA" w:rsidRDefault="0097666B" w:rsidP="003060B3">
            <w:pPr>
              <w:rPr>
                <w:lang w:val="es-ES"/>
              </w:rPr>
            </w:pPr>
          </w:p>
        </w:tc>
        <w:tc>
          <w:tcPr>
            <w:tcW w:w="518" w:type="dxa"/>
          </w:tcPr>
          <w:p w14:paraId="0D5FB8C0" w14:textId="77777777" w:rsidR="0097666B" w:rsidRPr="00EB73AA" w:rsidRDefault="0097666B" w:rsidP="003060B3">
            <w:pPr>
              <w:rPr>
                <w:lang w:val="es-ES"/>
              </w:rPr>
            </w:pPr>
          </w:p>
        </w:tc>
        <w:tc>
          <w:tcPr>
            <w:tcW w:w="750" w:type="dxa"/>
          </w:tcPr>
          <w:p w14:paraId="2C3F5B92" w14:textId="77777777" w:rsidR="0097666B" w:rsidRPr="00EB73AA" w:rsidRDefault="0097666B" w:rsidP="003060B3">
            <w:pPr>
              <w:rPr>
                <w:lang w:val="es-ES"/>
              </w:rPr>
            </w:pPr>
          </w:p>
        </w:tc>
        <w:tc>
          <w:tcPr>
            <w:tcW w:w="459" w:type="dxa"/>
          </w:tcPr>
          <w:p w14:paraId="15A8B4E7" w14:textId="77777777" w:rsidR="0097666B" w:rsidRPr="00EB73AA" w:rsidRDefault="0097666B" w:rsidP="003060B3">
            <w:pPr>
              <w:rPr>
                <w:lang w:val="es-ES"/>
              </w:rPr>
            </w:pPr>
          </w:p>
        </w:tc>
        <w:tc>
          <w:tcPr>
            <w:tcW w:w="427" w:type="dxa"/>
          </w:tcPr>
          <w:p w14:paraId="0430B2A0" w14:textId="77777777" w:rsidR="0097666B" w:rsidRPr="00EB73AA" w:rsidRDefault="0097666B" w:rsidP="003060B3">
            <w:pPr>
              <w:rPr>
                <w:lang w:val="es-ES"/>
              </w:rPr>
            </w:pPr>
          </w:p>
        </w:tc>
        <w:tc>
          <w:tcPr>
            <w:tcW w:w="493" w:type="dxa"/>
          </w:tcPr>
          <w:p w14:paraId="5B415A26" w14:textId="77777777" w:rsidR="0097666B" w:rsidRPr="00EB73AA" w:rsidRDefault="0097666B" w:rsidP="003060B3">
            <w:pPr>
              <w:rPr>
                <w:lang w:val="es-ES"/>
              </w:rPr>
            </w:pPr>
          </w:p>
        </w:tc>
        <w:tc>
          <w:tcPr>
            <w:tcW w:w="429" w:type="dxa"/>
          </w:tcPr>
          <w:p w14:paraId="752C3C38" w14:textId="77777777" w:rsidR="0097666B" w:rsidRPr="00EB73AA" w:rsidRDefault="0097666B" w:rsidP="003060B3">
            <w:pPr>
              <w:rPr>
                <w:lang w:val="es-ES"/>
              </w:rPr>
            </w:pPr>
          </w:p>
        </w:tc>
        <w:tc>
          <w:tcPr>
            <w:tcW w:w="971" w:type="dxa"/>
          </w:tcPr>
          <w:p w14:paraId="3D0F1712" w14:textId="77777777" w:rsidR="0097666B" w:rsidRPr="00707565" w:rsidRDefault="0097666B" w:rsidP="003060B3">
            <w:pPr>
              <w:rPr>
                <w:lang w:val="en-US"/>
              </w:rPr>
            </w:pPr>
            <w:r w:rsidRPr="00707565">
              <w:rPr>
                <w:lang w:val="en-US"/>
              </w:rPr>
              <w:t>Tr:33052/32816</w:t>
            </w:r>
          </w:p>
          <w:p w14:paraId="06F4E895" w14:textId="77777777" w:rsidR="0097666B" w:rsidRPr="00707565" w:rsidRDefault="0097666B" w:rsidP="003060B3">
            <w:pPr>
              <w:rPr>
                <w:lang w:val="en-US"/>
              </w:rPr>
            </w:pPr>
            <w:r w:rsidRPr="00707565">
              <w:rPr>
                <w:lang w:val="en-US"/>
              </w:rPr>
              <w:t>T:3493/3507</w:t>
            </w:r>
          </w:p>
        </w:tc>
        <w:tc>
          <w:tcPr>
            <w:tcW w:w="638" w:type="dxa"/>
          </w:tcPr>
          <w:p w14:paraId="7C8B43D6" w14:textId="77777777" w:rsidR="0097666B" w:rsidRPr="00707565" w:rsidRDefault="0097666B" w:rsidP="003060B3">
            <w:pPr>
              <w:rPr>
                <w:lang w:val="en-US"/>
              </w:rPr>
            </w:pPr>
          </w:p>
        </w:tc>
      </w:tr>
      <w:tr w:rsidR="0097666B" w:rsidRPr="00707565" w14:paraId="01B99495" w14:textId="77777777" w:rsidTr="003060B3">
        <w:tc>
          <w:tcPr>
            <w:tcW w:w="3385" w:type="dxa"/>
          </w:tcPr>
          <w:p w14:paraId="43718BD0" w14:textId="77777777" w:rsidR="0097666B" w:rsidRPr="00707565" w:rsidRDefault="0097666B" w:rsidP="003060B3">
            <w:pPr>
              <w:rPr>
                <w:lang w:val="en-US"/>
              </w:rPr>
            </w:pPr>
            <w:r w:rsidRPr="00707565">
              <w:rPr>
                <w:lang w:val="en-US"/>
              </w:rPr>
              <w:t xml:space="preserve">D-SCRIPT </w:t>
            </w:r>
            <w:r>
              <w:rPr>
                <w:lang w:val="en-US"/>
              </w:rPr>
              <w:fldChar w:fldCharType="begin"/>
            </w:r>
            <w:r>
              <w:rPr>
                <w:lang w:val="en-US"/>
              </w:rPr>
              <w:instrText xml:space="preserve"> ADDIN ZOTERO_ITEM CSL_CITATION {"citationID":"kbhxV2np","properties":{"formattedCitation":"(Sledzieski et al., 2021)","plainCitation":"(Sledzieski et al., 2021)","noteIndex":0},"citationItems":[{"id":2439,"uris":["http://zotero.org/users/10779866/items/D9TL2WYV"],"itemData":{"id":2439,"type":"article-journal","abstract":"We combine advances in neural language modeling and structurally motivated design to develop D-SCRIPT, an interpretable and generalizable deep-learning model, which predicts interaction between two proteins using only their sequence and maintains high accuracy with limited training data and across species. We show that a D-SCRIPT model trained on 38,345 human PPIs enables significantly improved functional characterization of fly proteins compared with the state-of-the-art approach. Evaluating the same D-SCRIPT model on protein complexes with known 3D structure, we find that the inter-protein contact map output by D-SCRIPT has significant overlap with the ground truth. We apply D-SCRIPT to screen for PPIs in cow (Bos taurus) at a genome-wide scale and focusing on rumen physiology, identify functional gene modules related to metabolism and immune response. The predicted interactions can then be leveraged for function prediction at scale, addressing the genome-to-phenome challenge, especially in species where little data are available.","container-title":"Cell Systems","DOI":"10.1016/j.cels.2021.08.010","ISSN":"2405-4720","issue":"10","journalAbbreviation":"Cell Syst","language":"eng","note":"PMID: 34536380\nPMCID: PMC8586911","page":"969-982.e6","source":"PubMed","title":"D-SCRIPT translates genome to phenome with sequence-based, structure-aware, genome-scale predictions of protein-protein interactions","volume":"12","author":[{"family":"Sledzieski","given":"Samuel"},{"family":"Singh","given":"Rohit"},{"family":"Cowen","given":"Lenore"},{"family":"Berger","given":"Bonnie"}],"issued":{"date-parts":[["2021",10,20]]}}}],"schema":"https://github.com/citation-style-language/schema/raw/master/csl-citation.json"} </w:instrText>
            </w:r>
            <w:r>
              <w:rPr>
                <w:lang w:val="en-US"/>
              </w:rPr>
              <w:fldChar w:fldCharType="separate"/>
            </w:r>
            <w:r>
              <w:rPr>
                <w:noProof/>
                <w:lang w:val="en-US"/>
              </w:rPr>
              <w:t>(Sledzieski et al., 2021)</w:t>
            </w:r>
            <w:r>
              <w:rPr>
                <w:lang w:val="en-US"/>
              </w:rPr>
              <w:fldChar w:fldCharType="end"/>
            </w:r>
          </w:p>
        </w:tc>
        <w:tc>
          <w:tcPr>
            <w:tcW w:w="719" w:type="dxa"/>
          </w:tcPr>
          <w:p w14:paraId="760D91A9" w14:textId="77777777" w:rsidR="0097666B" w:rsidRPr="00707565" w:rsidRDefault="0097666B" w:rsidP="003060B3">
            <w:pPr>
              <w:rPr>
                <w:lang w:val="en-US"/>
              </w:rPr>
            </w:pPr>
          </w:p>
        </w:tc>
        <w:tc>
          <w:tcPr>
            <w:tcW w:w="561" w:type="dxa"/>
          </w:tcPr>
          <w:p w14:paraId="0199FE34" w14:textId="77777777" w:rsidR="0097666B" w:rsidRPr="00707565" w:rsidRDefault="0097666B" w:rsidP="003060B3">
            <w:pPr>
              <w:rPr>
                <w:lang w:val="en-US"/>
              </w:rPr>
            </w:pPr>
          </w:p>
        </w:tc>
        <w:tc>
          <w:tcPr>
            <w:tcW w:w="518" w:type="dxa"/>
          </w:tcPr>
          <w:p w14:paraId="0BB9C379" w14:textId="77777777" w:rsidR="0097666B" w:rsidRPr="00707565" w:rsidRDefault="0097666B" w:rsidP="003060B3">
            <w:pPr>
              <w:rPr>
                <w:lang w:val="en-US"/>
              </w:rPr>
            </w:pPr>
          </w:p>
        </w:tc>
        <w:tc>
          <w:tcPr>
            <w:tcW w:w="750" w:type="dxa"/>
          </w:tcPr>
          <w:p w14:paraId="708C9D5F" w14:textId="77777777" w:rsidR="0097666B" w:rsidRPr="00707565" w:rsidRDefault="0097666B" w:rsidP="003060B3">
            <w:pPr>
              <w:rPr>
                <w:lang w:val="en-US"/>
              </w:rPr>
            </w:pPr>
          </w:p>
        </w:tc>
        <w:tc>
          <w:tcPr>
            <w:tcW w:w="459" w:type="dxa"/>
          </w:tcPr>
          <w:p w14:paraId="5D7E357E" w14:textId="77777777" w:rsidR="0097666B" w:rsidRPr="00707565" w:rsidRDefault="0097666B" w:rsidP="003060B3">
            <w:pPr>
              <w:rPr>
                <w:lang w:val="en-US"/>
              </w:rPr>
            </w:pPr>
          </w:p>
        </w:tc>
        <w:tc>
          <w:tcPr>
            <w:tcW w:w="427" w:type="dxa"/>
          </w:tcPr>
          <w:p w14:paraId="4DD6FB43" w14:textId="77777777" w:rsidR="0097666B" w:rsidRPr="00707565" w:rsidRDefault="0097666B" w:rsidP="003060B3">
            <w:pPr>
              <w:rPr>
                <w:lang w:val="en-US"/>
              </w:rPr>
            </w:pPr>
          </w:p>
        </w:tc>
        <w:tc>
          <w:tcPr>
            <w:tcW w:w="493" w:type="dxa"/>
          </w:tcPr>
          <w:p w14:paraId="4B722709" w14:textId="77777777" w:rsidR="0097666B" w:rsidRPr="00707565" w:rsidRDefault="0097666B" w:rsidP="003060B3">
            <w:pPr>
              <w:rPr>
                <w:lang w:val="en-US"/>
              </w:rPr>
            </w:pPr>
          </w:p>
        </w:tc>
        <w:tc>
          <w:tcPr>
            <w:tcW w:w="429" w:type="dxa"/>
          </w:tcPr>
          <w:p w14:paraId="75505B1C" w14:textId="77777777" w:rsidR="0097666B" w:rsidRPr="00707565" w:rsidRDefault="0097666B" w:rsidP="003060B3">
            <w:pPr>
              <w:rPr>
                <w:lang w:val="en-US"/>
              </w:rPr>
            </w:pPr>
          </w:p>
        </w:tc>
        <w:tc>
          <w:tcPr>
            <w:tcW w:w="971" w:type="dxa"/>
          </w:tcPr>
          <w:p w14:paraId="26C42F05" w14:textId="77777777" w:rsidR="0097666B" w:rsidRPr="00707565" w:rsidRDefault="0097666B" w:rsidP="003060B3">
            <w:pPr>
              <w:rPr>
                <w:lang w:val="en-US"/>
              </w:rPr>
            </w:pPr>
            <w:r w:rsidRPr="00707565">
              <w:rPr>
                <w:lang w:val="en-US"/>
              </w:rPr>
              <w:t>Tr:38345/383456</w:t>
            </w:r>
          </w:p>
          <w:p w14:paraId="4F4C9162" w14:textId="77777777" w:rsidR="0097666B" w:rsidRPr="00707565" w:rsidRDefault="0097666B" w:rsidP="003060B3">
            <w:pPr>
              <w:rPr>
                <w:lang w:val="en-US"/>
              </w:rPr>
            </w:pPr>
            <w:r w:rsidRPr="00707565">
              <w:rPr>
                <w:lang w:val="en-US"/>
              </w:rPr>
              <w:t>T:9587/95864</w:t>
            </w:r>
          </w:p>
        </w:tc>
        <w:tc>
          <w:tcPr>
            <w:tcW w:w="638" w:type="dxa"/>
          </w:tcPr>
          <w:p w14:paraId="477229C7" w14:textId="77777777" w:rsidR="0097666B" w:rsidRPr="00707565" w:rsidRDefault="0097666B" w:rsidP="003060B3">
            <w:pPr>
              <w:rPr>
                <w:lang w:val="en-US"/>
              </w:rPr>
            </w:pPr>
          </w:p>
        </w:tc>
      </w:tr>
      <w:tr w:rsidR="0097666B" w:rsidRPr="00707565" w14:paraId="717C4CC9" w14:textId="77777777" w:rsidTr="003060B3">
        <w:tc>
          <w:tcPr>
            <w:tcW w:w="3385" w:type="dxa"/>
          </w:tcPr>
          <w:p w14:paraId="4785D113" w14:textId="77777777" w:rsidR="0097666B" w:rsidRPr="00707565" w:rsidRDefault="0097666B" w:rsidP="003060B3">
            <w:pPr>
              <w:rPr>
                <w:lang w:val="en-US"/>
              </w:rPr>
            </w:pPr>
            <w:r w:rsidRPr="00707565">
              <w:rPr>
                <w:lang w:val="en-US"/>
              </w:rPr>
              <w:t xml:space="preserve">DPPI </w:t>
            </w:r>
            <w:r>
              <w:rPr>
                <w:lang w:val="en-US"/>
              </w:rPr>
              <w:fldChar w:fldCharType="begin"/>
            </w:r>
            <w:r>
              <w:rPr>
                <w:lang w:val="en-US"/>
              </w:rPr>
              <w:instrText xml:space="preserve"> ADDIN ZOTERO_ITEM CSL_CITATION {"citationID":"Bl4tNvPe","properties":{"formattedCitation":"(Hashemifar et al., 2018)","plainCitation":"(Hashemifar et al., 2018)","noteIndex":0},"citationItems":[{"id":2442,"uris":["http://zotero.org/users/10779866/items/VRQFJWCY"],"itemData":{"id":2442,"type":"article-journal","abstract":"MOTIVATION: High-throughput experimental techniques have produced a large amount of protein-protein interaction (PPI) data, but their coverage is still low and the PPI data is also very noisy. Computational prediction of PPIs can be used to discover new PPIs and identify errors in the experimental PPI data.\nRESULTS: We present a novel deep learning framework, DPPI, to model and predict PPIs from sequence information alone. Our model efficiently applies a deep, Siamese-like convolutional neural network combined with random projection and data augmentation to predict PPIs, leveraging existing high-quality experimental PPI data and evolutionary information of a protein pair under prediction. Our experimental results show that DPPI outperforms the state-of-the-art methods on several benchmarks in terms of area under precision-recall curve (auPR), and computationally is more efficient. We also show that DPPI is able to predict homodimeric interactions where other methods fail to work accurately, and the effectiveness of DPPI in specific applications such as predicting cytokine-receptor binding affinities.\nAVAILABILITY AND IMPLEMENTATION: Predicting protein-protein interactions through sequence-based deep learning): https://github.com/hashemifar/DPPI/.\nSUPPLEMENTARY INFORMATION: Supplementary data are available at Bioinformatics online.","container-title":"Bioinformatics (Oxford, England)","DOI":"10.1093/bioinformatics/bty573","ISSN":"1367-4811","issue":"17","journalAbbreviation":"Bioinformatics","language":"eng","note":"PMID: 30423091\nPMCID: PMC6129267","page":"i802-i810","source":"PubMed","title":"Predicting protein-protein interactions through sequence-based deep learning","volume":"34","author":[{"family":"Hashemifar","given":"Somaye"},{"family":"Neyshabur","given":"Behnam"},{"family":"Khan","given":"Aly A."},{"family":"Xu","given":"Jinbo"}],"issued":{"date-parts":[["2018",9,1]]}}}],"schema":"https://github.com/citation-style-language/schema/raw/master/csl-citation.json"} </w:instrText>
            </w:r>
            <w:r>
              <w:rPr>
                <w:lang w:val="en-US"/>
              </w:rPr>
              <w:fldChar w:fldCharType="separate"/>
            </w:r>
            <w:r>
              <w:rPr>
                <w:noProof/>
                <w:lang w:val="en-US"/>
              </w:rPr>
              <w:t>(Hashemifar et al., 2018)</w:t>
            </w:r>
            <w:r>
              <w:rPr>
                <w:lang w:val="en-US"/>
              </w:rPr>
              <w:fldChar w:fldCharType="end"/>
            </w:r>
          </w:p>
        </w:tc>
        <w:tc>
          <w:tcPr>
            <w:tcW w:w="719" w:type="dxa"/>
          </w:tcPr>
          <w:p w14:paraId="73B2A18A" w14:textId="77777777" w:rsidR="0097666B" w:rsidRPr="00707565" w:rsidRDefault="0097666B" w:rsidP="003060B3">
            <w:pPr>
              <w:rPr>
                <w:lang w:val="en-US"/>
              </w:rPr>
            </w:pPr>
          </w:p>
        </w:tc>
        <w:tc>
          <w:tcPr>
            <w:tcW w:w="561" w:type="dxa"/>
          </w:tcPr>
          <w:p w14:paraId="26EC2199" w14:textId="77777777" w:rsidR="0097666B" w:rsidRPr="00707565" w:rsidRDefault="0097666B" w:rsidP="003060B3">
            <w:pPr>
              <w:rPr>
                <w:lang w:val="en-US"/>
              </w:rPr>
            </w:pPr>
          </w:p>
        </w:tc>
        <w:tc>
          <w:tcPr>
            <w:tcW w:w="518" w:type="dxa"/>
          </w:tcPr>
          <w:p w14:paraId="4BD1A4CD" w14:textId="77777777" w:rsidR="0097666B" w:rsidRPr="00707565" w:rsidRDefault="0097666B" w:rsidP="003060B3">
            <w:pPr>
              <w:rPr>
                <w:lang w:val="en-US"/>
              </w:rPr>
            </w:pPr>
          </w:p>
        </w:tc>
        <w:tc>
          <w:tcPr>
            <w:tcW w:w="750" w:type="dxa"/>
          </w:tcPr>
          <w:p w14:paraId="44AC2B7B" w14:textId="77777777" w:rsidR="0097666B" w:rsidRPr="00707565" w:rsidRDefault="0097666B" w:rsidP="003060B3">
            <w:pPr>
              <w:rPr>
                <w:lang w:val="en-US"/>
              </w:rPr>
            </w:pPr>
          </w:p>
        </w:tc>
        <w:tc>
          <w:tcPr>
            <w:tcW w:w="459" w:type="dxa"/>
          </w:tcPr>
          <w:p w14:paraId="1C0CF3D0" w14:textId="77777777" w:rsidR="0097666B" w:rsidRPr="00707565" w:rsidRDefault="0097666B" w:rsidP="003060B3">
            <w:pPr>
              <w:rPr>
                <w:lang w:val="en-US"/>
              </w:rPr>
            </w:pPr>
          </w:p>
        </w:tc>
        <w:tc>
          <w:tcPr>
            <w:tcW w:w="427" w:type="dxa"/>
          </w:tcPr>
          <w:p w14:paraId="37F23C25" w14:textId="77777777" w:rsidR="0097666B" w:rsidRPr="00707565" w:rsidRDefault="0097666B" w:rsidP="003060B3">
            <w:pPr>
              <w:rPr>
                <w:lang w:val="en-US"/>
              </w:rPr>
            </w:pPr>
          </w:p>
        </w:tc>
        <w:tc>
          <w:tcPr>
            <w:tcW w:w="493" w:type="dxa"/>
          </w:tcPr>
          <w:p w14:paraId="62FA1927" w14:textId="77777777" w:rsidR="0097666B" w:rsidRPr="00707565" w:rsidRDefault="0097666B" w:rsidP="003060B3">
            <w:pPr>
              <w:rPr>
                <w:lang w:val="en-US"/>
              </w:rPr>
            </w:pPr>
          </w:p>
        </w:tc>
        <w:tc>
          <w:tcPr>
            <w:tcW w:w="429" w:type="dxa"/>
          </w:tcPr>
          <w:p w14:paraId="2FA3D279" w14:textId="77777777" w:rsidR="0097666B" w:rsidRPr="00707565" w:rsidRDefault="0097666B" w:rsidP="003060B3">
            <w:pPr>
              <w:rPr>
                <w:lang w:val="en-US"/>
              </w:rPr>
            </w:pPr>
          </w:p>
        </w:tc>
        <w:tc>
          <w:tcPr>
            <w:tcW w:w="971" w:type="dxa"/>
          </w:tcPr>
          <w:p w14:paraId="3ACE359D" w14:textId="77777777" w:rsidR="0097666B" w:rsidRPr="00707565" w:rsidRDefault="0097666B" w:rsidP="003060B3">
            <w:pPr>
              <w:rPr>
                <w:lang w:val="en-US"/>
              </w:rPr>
            </w:pPr>
            <w:r w:rsidRPr="00707565">
              <w:rPr>
                <w:lang w:val="en-US"/>
              </w:rPr>
              <w:t>Tr:14292/142920</w:t>
            </w:r>
          </w:p>
          <w:p w14:paraId="13EB90B8" w14:textId="77777777" w:rsidR="0097666B" w:rsidRPr="00707565" w:rsidRDefault="0097666B" w:rsidP="003060B3">
            <w:pPr>
              <w:rPr>
                <w:lang w:val="en-US"/>
              </w:rPr>
            </w:pPr>
            <w:r w:rsidRPr="00707565">
              <w:rPr>
                <w:lang w:val="en-US"/>
              </w:rPr>
              <w:t>T:1588/15880</w:t>
            </w:r>
          </w:p>
        </w:tc>
        <w:tc>
          <w:tcPr>
            <w:tcW w:w="638" w:type="dxa"/>
          </w:tcPr>
          <w:p w14:paraId="4F1B9DA9" w14:textId="77777777" w:rsidR="0097666B" w:rsidRPr="00707565" w:rsidRDefault="0097666B" w:rsidP="003060B3">
            <w:pPr>
              <w:rPr>
                <w:lang w:val="en-US"/>
              </w:rPr>
            </w:pPr>
          </w:p>
        </w:tc>
      </w:tr>
      <w:tr w:rsidR="0097666B" w:rsidRPr="00707565" w14:paraId="4B9209FA" w14:textId="77777777" w:rsidTr="003060B3">
        <w:tc>
          <w:tcPr>
            <w:tcW w:w="3385" w:type="dxa"/>
          </w:tcPr>
          <w:p w14:paraId="489AA68B" w14:textId="77777777" w:rsidR="0097666B" w:rsidRPr="00707565" w:rsidRDefault="0097666B" w:rsidP="003060B3">
            <w:pPr>
              <w:rPr>
                <w:lang w:val="en-US"/>
              </w:rPr>
            </w:pPr>
            <w:r>
              <w:rPr>
                <w:lang w:val="en-US"/>
              </w:rPr>
              <w:t>PPI-RCC</w:t>
            </w:r>
            <w:r w:rsidRPr="00707565">
              <w:rPr>
                <w:lang w:val="en-US"/>
              </w:rPr>
              <w:t xml:space="preserve"> </w:t>
            </w:r>
            <w:r>
              <w:rPr>
                <w:lang w:val="en-US"/>
              </w:rPr>
              <w:fldChar w:fldCharType="begin"/>
            </w:r>
            <w:r>
              <w:rPr>
                <w:lang w:val="en-US"/>
              </w:rPr>
              <w:instrText xml:space="preserve"> ADDIN ZOTERO_ITEM CSL_CITATION {"citationID":"NWWVI8VY","properties":{"formattedCitation":"(Poot Velez et al., 2020)","plainCitation":"(Poot Velez et al., 2020)","noteIndex":0},"citationItems":[{"id":2344,"uris":["http://zotero.org/users/10779866/items/ZPYZ8I4R"],"itemData":{"id":2344,"type":"article-journal","abstract":"Predicting protein-protein interactions (PPI) represents an important challenge in structural bioinformatics. Current computational methods display different degrees of accuracy when predicting these interactions. Different factors were proposed to help improve these predictions, including choosing the proper descriptors of proteins to represent these interactions, among others. In the current work, we provide a representative protein structure that is amenable to PPI classification using machine learning approaches, referred to as residue cluster classes. Through sampling and optimization, we identified the best algorithm-parameter pair to classify PPI from more than 360 different training sets. We tested these classifiers against PPI datasets that were not included in the training set but shared sequence similarity with proteins in the training set to reproduce the situation of most proteins sharing sequence similarity with others. We identified a model with almost no PPI error (96-99% of correctly classified instances) and showed that residue cluster classes of protein pairs displayed a distinct pattern between positive and negative protein interactions. Our results indicated that residue cluster classes are structural features relevant to model PPI and provide a novel tool to mathematically model the protein structure/function relationship.","container-title":"International Journal of Molecular Sciences","DOI":"10.3390/ijms21134787","ISSN":"1422-0067","issue":"13","journalAbbreviation":"Int J Mol Sci","language":"eng","note":"PMID: 32640745\nPMCID: PMC7370293","page":"4787","source":"PubMed","title":"Protein-Protein Interactions Efficiently Modeled by Residue Cluster Classes","volume":"21","author":[{"family":"Poot Velez","given":"Albros Hermes"},{"family":"Fontove","given":"Fernando"},{"family":"Del Rio","given":"Gabriel"}],"issued":{"date-parts":[["2020",7,6]]}}}],"schema":"https://github.com/citation-style-language/schema/raw/master/csl-citation.json"} </w:instrText>
            </w:r>
            <w:r>
              <w:rPr>
                <w:lang w:val="en-US"/>
              </w:rPr>
              <w:fldChar w:fldCharType="separate"/>
            </w:r>
            <w:r>
              <w:rPr>
                <w:noProof/>
                <w:lang w:val="en-US"/>
              </w:rPr>
              <w:t>(Poot Velez et al., 2020)</w:t>
            </w:r>
            <w:r>
              <w:rPr>
                <w:lang w:val="en-US"/>
              </w:rPr>
              <w:fldChar w:fldCharType="end"/>
            </w:r>
          </w:p>
        </w:tc>
        <w:tc>
          <w:tcPr>
            <w:tcW w:w="719" w:type="dxa"/>
          </w:tcPr>
          <w:p w14:paraId="6FF3EF25" w14:textId="77777777" w:rsidR="0097666B" w:rsidRPr="00707565" w:rsidRDefault="0097666B" w:rsidP="003060B3">
            <w:pPr>
              <w:rPr>
                <w:lang w:val="en-US"/>
              </w:rPr>
            </w:pPr>
          </w:p>
        </w:tc>
        <w:tc>
          <w:tcPr>
            <w:tcW w:w="561" w:type="dxa"/>
          </w:tcPr>
          <w:p w14:paraId="7C2A57AC" w14:textId="77777777" w:rsidR="0097666B" w:rsidRPr="00707565" w:rsidRDefault="0097666B" w:rsidP="003060B3">
            <w:pPr>
              <w:rPr>
                <w:lang w:val="en-US"/>
              </w:rPr>
            </w:pPr>
          </w:p>
        </w:tc>
        <w:tc>
          <w:tcPr>
            <w:tcW w:w="518" w:type="dxa"/>
          </w:tcPr>
          <w:p w14:paraId="7F725DC9" w14:textId="77777777" w:rsidR="0097666B" w:rsidRPr="00707565" w:rsidRDefault="0097666B" w:rsidP="003060B3">
            <w:pPr>
              <w:rPr>
                <w:lang w:val="en-US"/>
              </w:rPr>
            </w:pPr>
          </w:p>
        </w:tc>
        <w:tc>
          <w:tcPr>
            <w:tcW w:w="750" w:type="dxa"/>
          </w:tcPr>
          <w:p w14:paraId="6184F568" w14:textId="77777777" w:rsidR="0097666B" w:rsidRPr="00707565" w:rsidRDefault="0097666B" w:rsidP="003060B3">
            <w:pPr>
              <w:rPr>
                <w:lang w:val="en-US"/>
              </w:rPr>
            </w:pPr>
          </w:p>
        </w:tc>
        <w:tc>
          <w:tcPr>
            <w:tcW w:w="459" w:type="dxa"/>
          </w:tcPr>
          <w:p w14:paraId="44C78DB1" w14:textId="77777777" w:rsidR="0097666B" w:rsidRPr="00707565" w:rsidRDefault="0097666B" w:rsidP="003060B3">
            <w:pPr>
              <w:rPr>
                <w:lang w:val="en-US"/>
              </w:rPr>
            </w:pPr>
          </w:p>
        </w:tc>
        <w:tc>
          <w:tcPr>
            <w:tcW w:w="427" w:type="dxa"/>
          </w:tcPr>
          <w:p w14:paraId="3693A342" w14:textId="77777777" w:rsidR="0097666B" w:rsidRPr="00707565" w:rsidRDefault="0097666B" w:rsidP="003060B3">
            <w:pPr>
              <w:rPr>
                <w:lang w:val="en-US"/>
              </w:rPr>
            </w:pPr>
          </w:p>
        </w:tc>
        <w:tc>
          <w:tcPr>
            <w:tcW w:w="493" w:type="dxa"/>
          </w:tcPr>
          <w:p w14:paraId="58EADA4A" w14:textId="77777777" w:rsidR="0097666B" w:rsidRPr="00707565" w:rsidRDefault="0097666B" w:rsidP="003060B3">
            <w:pPr>
              <w:rPr>
                <w:lang w:val="en-US"/>
              </w:rPr>
            </w:pPr>
          </w:p>
        </w:tc>
        <w:tc>
          <w:tcPr>
            <w:tcW w:w="429" w:type="dxa"/>
          </w:tcPr>
          <w:p w14:paraId="44C53561" w14:textId="77777777" w:rsidR="0097666B" w:rsidRPr="00707565" w:rsidRDefault="0097666B" w:rsidP="003060B3">
            <w:pPr>
              <w:rPr>
                <w:lang w:val="en-US"/>
              </w:rPr>
            </w:pPr>
          </w:p>
        </w:tc>
        <w:tc>
          <w:tcPr>
            <w:tcW w:w="971" w:type="dxa"/>
          </w:tcPr>
          <w:p w14:paraId="5C9DA4AD" w14:textId="77777777" w:rsidR="0097666B" w:rsidRPr="00707565" w:rsidRDefault="0097666B" w:rsidP="003060B3">
            <w:pPr>
              <w:rPr>
                <w:lang w:val="en-US"/>
              </w:rPr>
            </w:pPr>
            <w:r w:rsidRPr="00707565">
              <w:rPr>
                <w:lang w:val="en-US"/>
              </w:rPr>
              <w:t>Tr:171142/692</w:t>
            </w:r>
          </w:p>
          <w:p w14:paraId="26C363E8" w14:textId="77777777" w:rsidR="0097666B" w:rsidRPr="00707565" w:rsidRDefault="0097666B" w:rsidP="003060B3">
            <w:pPr>
              <w:rPr>
                <w:lang w:val="en-US"/>
              </w:rPr>
            </w:pPr>
            <w:r w:rsidRPr="00707565">
              <w:rPr>
                <w:lang w:val="en-US"/>
              </w:rPr>
              <w:t>T:4819/692</w:t>
            </w:r>
          </w:p>
          <w:p w14:paraId="30DC73B4" w14:textId="77777777" w:rsidR="0097666B" w:rsidRPr="00707565" w:rsidRDefault="0097666B" w:rsidP="003060B3">
            <w:pPr>
              <w:rPr>
                <w:lang w:val="en-US"/>
              </w:rPr>
            </w:pPr>
            <w:r w:rsidRPr="00707565">
              <w:rPr>
                <w:lang w:val="en-US"/>
              </w:rPr>
              <w:t>T:2680/122</w:t>
            </w:r>
          </w:p>
        </w:tc>
        <w:tc>
          <w:tcPr>
            <w:tcW w:w="638" w:type="dxa"/>
          </w:tcPr>
          <w:p w14:paraId="144F919E" w14:textId="77777777" w:rsidR="0097666B" w:rsidRPr="00707565" w:rsidRDefault="0097666B" w:rsidP="003060B3">
            <w:pPr>
              <w:rPr>
                <w:lang w:val="en-US"/>
              </w:rPr>
            </w:pPr>
            <w:r w:rsidRPr="00707565">
              <w:rPr>
                <w:lang w:val="en-US"/>
              </w:rPr>
              <w:t>1506</w:t>
            </w:r>
          </w:p>
        </w:tc>
      </w:tr>
    </w:tbl>
    <w:p w14:paraId="3C95A2C6" w14:textId="77777777" w:rsidR="0097666B" w:rsidRPr="00707565" w:rsidRDefault="0097666B" w:rsidP="0097666B">
      <w:pPr>
        <w:rPr>
          <w:lang w:val="en-US"/>
        </w:rPr>
      </w:pPr>
      <w:r w:rsidRPr="00707565">
        <w:rPr>
          <w:lang w:val="en-US"/>
        </w:rPr>
        <w:t>The numbers in each cell correspond with the number of positive/negative instances used to train/test the model. Tr stands for training datasets, T for test datasets. The numerator accounts for the positive instances and the denominator the negative instances.</w:t>
      </w:r>
    </w:p>
    <w:p w14:paraId="7B7D7D6F" w14:textId="77777777" w:rsidR="007447C5" w:rsidRDefault="007447C5">
      <w:pPr>
        <w:rPr>
          <w:lang w:val="en-US"/>
        </w:rPr>
      </w:pPr>
    </w:p>
    <w:p w14:paraId="64A69254" w14:textId="53B615D4" w:rsidR="0097666B" w:rsidRPr="0097666B" w:rsidRDefault="0097666B">
      <w:pPr>
        <w:rPr>
          <w:b/>
          <w:bCs/>
          <w:lang w:val="en-US"/>
        </w:rPr>
      </w:pPr>
      <w:r w:rsidRPr="0097666B">
        <w:rPr>
          <w:b/>
          <w:bCs/>
          <w:lang w:val="en-US"/>
        </w:rPr>
        <w:t>References</w:t>
      </w:r>
    </w:p>
    <w:p w14:paraId="2C266468" w14:textId="77777777" w:rsidR="00E76E45" w:rsidRPr="00E76E45" w:rsidRDefault="00E76E45" w:rsidP="00E76E45">
      <w:pPr>
        <w:pStyle w:val="Bibliography"/>
        <w:rPr>
          <w:rFonts w:ascii="Aptos"/>
          <w:lang w:val="en-US"/>
        </w:rPr>
      </w:pPr>
      <w:r>
        <w:rPr>
          <w:lang w:val="en-US"/>
        </w:rPr>
        <w:lastRenderedPageBreak/>
        <w:fldChar w:fldCharType="begin"/>
      </w:r>
      <w:r>
        <w:rPr>
          <w:lang w:val="en-US"/>
        </w:rPr>
        <w:instrText xml:space="preserve"> ADDIN ZOTERO_BIBL {"uncited":[],"omitted":[],"custom":[]} CSL_BIBLIOGRAPHY </w:instrText>
      </w:r>
      <w:r>
        <w:rPr>
          <w:lang w:val="en-US"/>
        </w:rPr>
        <w:fldChar w:fldCharType="separate"/>
      </w:r>
      <w:r w:rsidRPr="00E76E45">
        <w:rPr>
          <w:rFonts w:ascii="Aptos"/>
          <w:lang w:val="en-US"/>
        </w:rPr>
        <w:t xml:space="preserve">Bandyopadhyay, </w:t>
      </w:r>
      <w:proofErr w:type="spellStart"/>
      <w:r w:rsidRPr="00E76E45">
        <w:rPr>
          <w:rFonts w:ascii="Aptos"/>
          <w:lang w:val="en-US"/>
        </w:rPr>
        <w:t>Sanghamitra</w:t>
      </w:r>
      <w:proofErr w:type="spellEnd"/>
      <w:r w:rsidRPr="00E76E45">
        <w:rPr>
          <w:rFonts w:ascii="Aptos"/>
          <w:lang w:val="en-US"/>
        </w:rPr>
        <w:t xml:space="preserve">, Mallick, Koushik, 2017. A New Feature Vector Based on Gene Ontology Terms for Protein-Protein Interaction Prediction. IEEE/ACM Trans. </w:t>
      </w:r>
      <w:proofErr w:type="spellStart"/>
      <w:r w:rsidRPr="00E76E45">
        <w:rPr>
          <w:rFonts w:ascii="Aptos"/>
          <w:lang w:val="en-US"/>
        </w:rPr>
        <w:t>Comput</w:t>
      </w:r>
      <w:proofErr w:type="spellEnd"/>
      <w:r w:rsidRPr="00E76E45">
        <w:rPr>
          <w:rFonts w:ascii="Aptos"/>
          <w:lang w:val="en-US"/>
        </w:rPr>
        <w:t xml:space="preserve">. Biol. </w:t>
      </w:r>
      <w:proofErr w:type="spellStart"/>
      <w:r w:rsidRPr="00E76E45">
        <w:rPr>
          <w:rFonts w:ascii="Aptos"/>
          <w:lang w:val="en-US"/>
        </w:rPr>
        <w:t>Bioinform</w:t>
      </w:r>
      <w:proofErr w:type="spellEnd"/>
      <w:r w:rsidRPr="00E76E45">
        <w:rPr>
          <w:rFonts w:ascii="Aptos"/>
          <w:lang w:val="en-US"/>
        </w:rPr>
        <w:t>. 14, 762–770. https://doi.org/10.1109/TCBB.2016.2555304</w:t>
      </w:r>
    </w:p>
    <w:p w14:paraId="57E6BB74" w14:textId="77777777" w:rsidR="00E76E45" w:rsidRPr="00E76E45" w:rsidRDefault="00E76E45" w:rsidP="00E76E45">
      <w:pPr>
        <w:pStyle w:val="Bibliography"/>
        <w:rPr>
          <w:rFonts w:ascii="Aptos"/>
          <w:lang w:val="en-US"/>
        </w:rPr>
      </w:pPr>
      <w:proofErr w:type="spellStart"/>
      <w:r w:rsidRPr="00E76E45">
        <w:rPr>
          <w:rFonts w:ascii="Aptos"/>
          <w:lang w:val="en-US"/>
        </w:rPr>
        <w:t>Baranwal</w:t>
      </w:r>
      <w:proofErr w:type="spellEnd"/>
      <w:r w:rsidRPr="00E76E45">
        <w:rPr>
          <w:rFonts w:ascii="Aptos"/>
          <w:lang w:val="en-US"/>
        </w:rPr>
        <w:t xml:space="preserve">, M., Magner, A., </w:t>
      </w:r>
      <w:proofErr w:type="spellStart"/>
      <w:r w:rsidRPr="00E76E45">
        <w:rPr>
          <w:rFonts w:ascii="Aptos"/>
          <w:lang w:val="en-US"/>
        </w:rPr>
        <w:t>Saldinger</w:t>
      </w:r>
      <w:proofErr w:type="spellEnd"/>
      <w:r w:rsidRPr="00E76E45">
        <w:rPr>
          <w:rFonts w:ascii="Aptos"/>
          <w:lang w:val="en-US"/>
        </w:rPr>
        <w:t xml:space="preserve">, J., </w:t>
      </w:r>
      <w:proofErr w:type="spellStart"/>
      <w:r w:rsidRPr="00E76E45">
        <w:rPr>
          <w:rFonts w:ascii="Aptos"/>
          <w:lang w:val="en-US"/>
        </w:rPr>
        <w:t>Turali</w:t>
      </w:r>
      <w:proofErr w:type="spellEnd"/>
      <w:r w:rsidRPr="00E76E45">
        <w:rPr>
          <w:rFonts w:ascii="Aptos"/>
          <w:lang w:val="en-US"/>
        </w:rPr>
        <w:t xml:space="preserve">-Emre, E.S., </w:t>
      </w:r>
      <w:proofErr w:type="spellStart"/>
      <w:r w:rsidRPr="00E76E45">
        <w:rPr>
          <w:rFonts w:ascii="Aptos"/>
          <w:lang w:val="en-US"/>
        </w:rPr>
        <w:t>Elvati</w:t>
      </w:r>
      <w:proofErr w:type="spellEnd"/>
      <w:r w:rsidRPr="00E76E45">
        <w:rPr>
          <w:rFonts w:ascii="Aptos"/>
          <w:lang w:val="en-US"/>
        </w:rPr>
        <w:t xml:space="preserve">, P., </w:t>
      </w:r>
      <w:proofErr w:type="spellStart"/>
      <w:r w:rsidRPr="00E76E45">
        <w:rPr>
          <w:rFonts w:ascii="Aptos"/>
          <w:lang w:val="en-US"/>
        </w:rPr>
        <w:t>Kozarekar</w:t>
      </w:r>
      <w:proofErr w:type="spellEnd"/>
      <w:r w:rsidRPr="00E76E45">
        <w:rPr>
          <w:rFonts w:ascii="Aptos"/>
          <w:lang w:val="en-US"/>
        </w:rPr>
        <w:t xml:space="preserve">, S., </w:t>
      </w:r>
      <w:proofErr w:type="spellStart"/>
      <w:r w:rsidRPr="00E76E45">
        <w:rPr>
          <w:rFonts w:ascii="Aptos"/>
          <w:lang w:val="en-US"/>
        </w:rPr>
        <w:t>VanEpps</w:t>
      </w:r>
      <w:proofErr w:type="spellEnd"/>
      <w:r w:rsidRPr="00E76E45">
        <w:rPr>
          <w:rFonts w:ascii="Aptos"/>
          <w:lang w:val="en-US"/>
        </w:rPr>
        <w:t xml:space="preserve">, J.S., Kotov, N.A., </w:t>
      </w:r>
      <w:proofErr w:type="spellStart"/>
      <w:r w:rsidRPr="00E76E45">
        <w:rPr>
          <w:rFonts w:ascii="Aptos"/>
          <w:lang w:val="en-US"/>
        </w:rPr>
        <w:t>Violi</w:t>
      </w:r>
      <w:proofErr w:type="spellEnd"/>
      <w:r w:rsidRPr="00E76E45">
        <w:rPr>
          <w:rFonts w:ascii="Aptos"/>
          <w:lang w:val="en-US"/>
        </w:rPr>
        <w:t>, A., Hero, A.O., 2022. Struct2Graph: a graph attention network for structure based predictions of protein-protein interactions. BMC Bioinformatics 23, 370. https://doi.org/10.1186/s12859-022-04910-9</w:t>
      </w:r>
    </w:p>
    <w:p w14:paraId="49B22A88" w14:textId="77777777" w:rsidR="00E76E45" w:rsidRPr="00E76E45" w:rsidRDefault="00E76E45" w:rsidP="00E76E45">
      <w:pPr>
        <w:pStyle w:val="Bibliography"/>
        <w:rPr>
          <w:rFonts w:ascii="Aptos"/>
          <w:lang w:val="en-US"/>
        </w:rPr>
      </w:pPr>
      <w:r w:rsidRPr="00E76E45">
        <w:rPr>
          <w:rFonts w:ascii="Aptos"/>
          <w:lang w:val="en-US"/>
        </w:rPr>
        <w:t xml:space="preserve">Bryant, P., </w:t>
      </w:r>
      <w:proofErr w:type="spellStart"/>
      <w:r w:rsidRPr="00E76E45">
        <w:rPr>
          <w:rFonts w:ascii="Aptos"/>
          <w:lang w:val="en-US"/>
        </w:rPr>
        <w:t>Pozzati</w:t>
      </w:r>
      <w:proofErr w:type="spellEnd"/>
      <w:r w:rsidRPr="00E76E45">
        <w:rPr>
          <w:rFonts w:ascii="Aptos"/>
          <w:lang w:val="en-US"/>
        </w:rPr>
        <w:t xml:space="preserve">, G., </w:t>
      </w:r>
      <w:proofErr w:type="spellStart"/>
      <w:r w:rsidRPr="00E76E45">
        <w:rPr>
          <w:rFonts w:ascii="Aptos"/>
          <w:lang w:val="en-US"/>
        </w:rPr>
        <w:t>Elofsson</w:t>
      </w:r>
      <w:proofErr w:type="spellEnd"/>
      <w:r w:rsidRPr="00E76E45">
        <w:rPr>
          <w:rFonts w:ascii="Aptos"/>
          <w:lang w:val="en-US"/>
        </w:rPr>
        <w:t xml:space="preserve">, A., 2022. Improved prediction of protein-protein interactions using AlphaFold2. Nat. </w:t>
      </w:r>
      <w:proofErr w:type="spellStart"/>
      <w:r w:rsidRPr="00E76E45">
        <w:rPr>
          <w:rFonts w:ascii="Aptos"/>
          <w:lang w:val="en-US"/>
        </w:rPr>
        <w:t>Commun</w:t>
      </w:r>
      <w:proofErr w:type="spellEnd"/>
      <w:r w:rsidRPr="00E76E45">
        <w:rPr>
          <w:rFonts w:ascii="Aptos"/>
          <w:lang w:val="en-US"/>
        </w:rPr>
        <w:t>. 13, 1265. https://doi.org/10.1038/s41467-022-28865-w</w:t>
      </w:r>
    </w:p>
    <w:p w14:paraId="531671A1" w14:textId="77777777" w:rsidR="00E76E45" w:rsidRPr="00E76E45" w:rsidRDefault="00E76E45" w:rsidP="00E76E45">
      <w:pPr>
        <w:pStyle w:val="Bibliography"/>
        <w:rPr>
          <w:rFonts w:ascii="Aptos"/>
          <w:lang w:val="en-US"/>
        </w:rPr>
      </w:pPr>
      <w:r w:rsidRPr="00E76E45">
        <w:rPr>
          <w:rFonts w:ascii="Aptos"/>
          <w:lang w:val="en-US"/>
        </w:rPr>
        <w:t>Chen, K.-H., Wang, T.-F., Hu, Y.-J., 2019. Protein-protein interaction prediction using a hybrid feature representation and a stacked generalization scheme. BMC Bioinformatics 20, 308. https://doi.org/10.1186/s12859-019-2907-1</w:t>
      </w:r>
    </w:p>
    <w:p w14:paraId="1F121F9B" w14:textId="77777777" w:rsidR="00E76E45" w:rsidRPr="00E76E45" w:rsidRDefault="00E76E45" w:rsidP="00E76E45">
      <w:pPr>
        <w:pStyle w:val="Bibliography"/>
        <w:rPr>
          <w:rFonts w:ascii="Aptos"/>
          <w:lang w:val="en-US"/>
        </w:rPr>
      </w:pPr>
      <w:r w:rsidRPr="00E76E45">
        <w:rPr>
          <w:rFonts w:ascii="Aptos"/>
          <w:lang w:val="en-US"/>
        </w:rPr>
        <w:t>Chen, Y., Wang, W., Liu, J., Feng, J., Gong, X., 2020. Protein Interface Complementarity and Gene Duplication Improve Link Prediction of Protein-Protein Interaction Network. Front. Genet. 11, 291. https://doi.org/10.3389/fgene.2020.00291</w:t>
      </w:r>
    </w:p>
    <w:p w14:paraId="1553494A" w14:textId="77777777" w:rsidR="00E76E45" w:rsidRPr="00E76E45" w:rsidRDefault="00E76E45" w:rsidP="00E76E45">
      <w:pPr>
        <w:pStyle w:val="Bibliography"/>
        <w:rPr>
          <w:rFonts w:ascii="Aptos"/>
          <w:lang w:val="es-ES"/>
        </w:rPr>
      </w:pPr>
      <w:r w:rsidRPr="00E76E45">
        <w:rPr>
          <w:rFonts w:ascii="Aptos"/>
          <w:lang w:val="en-US"/>
        </w:rPr>
        <w:t xml:space="preserve">Comeau, S.R., </w:t>
      </w:r>
      <w:proofErr w:type="spellStart"/>
      <w:r w:rsidRPr="00E76E45">
        <w:rPr>
          <w:rFonts w:ascii="Aptos"/>
          <w:lang w:val="en-US"/>
        </w:rPr>
        <w:t>Gatchell</w:t>
      </w:r>
      <w:proofErr w:type="spellEnd"/>
      <w:r w:rsidRPr="00E76E45">
        <w:rPr>
          <w:rFonts w:ascii="Aptos"/>
          <w:lang w:val="en-US"/>
        </w:rPr>
        <w:t xml:space="preserve">, D.W., Vajda, S., Camacho, C.J., 2004. </w:t>
      </w:r>
      <w:proofErr w:type="spellStart"/>
      <w:r w:rsidRPr="00E76E45">
        <w:rPr>
          <w:rFonts w:ascii="Aptos"/>
          <w:lang w:val="en-US"/>
        </w:rPr>
        <w:t>ClusPro</w:t>
      </w:r>
      <w:proofErr w:type="spellEnd"/>
      <w:r w:rsidRPr="00E76E45">
        <w:rPr>
          <w:rFonts w:ascii="Aptos"/>
          <w:lang w:val="en-US"/>
        </w:rPr>
        <w:t xml:space="preserve">: an automated docking and discrimination method for the prediction of protein complexes. </w:t>
      </w:r>
      <w:r w:rsidRPr="00E76E45">
        <w:rPr>
          <w:rFonts w:ascii="Aptos"/>
          <w:lang w:val="es-ES"/>
        </w:rPr>
        <w:t>Bioinforma. Oxf. Engl. 20, 45–50. https://doi.org/10.1093/bioinformatics/btg371</w:t>
      </w:r>
    </w:p>
    <w:p w14:paraId="372F5667" w14:textId="77777777" w:rsidR="00E76E45" w:rsidRPr="00E76E45" w:rsidRDefault="00E76E45" w:rsidP="00E76E45">
      <w:pPr>
        <w:pStyle w:val="Bibliography"/>
        <w:rPr>
          <w:rFonts w:ascii="Aptos"/>
          <w:lang w:val="en-US"/>
        </w:rPr>
      </w:pPr>
      <w:r w:rsidRPr="00E76E45">
        <w:rPr>
          <w:rFonts w:ascii="Aptos"/>
          <w:lang w:val="es-ES"/>
        </w:rPr>
        <w:t xml:space="preserve">de Vries, S.J., van Dijk, M., Bonvin, A.M.J.J., 2010. </w:t>
      </w:r>
      <w:r w:rsidRPr="00E76E45">
        <w:rPr>
          <w:rFonts w:ascii="Aptos"/>
          <w:lang w:val="en-US"/>
        </w:rPr>
        <w:t xml:space="preserve">The HADDOCK web server for data-driven biomolecular docking. Nat. </w:t>
      </w:r>
      <w:proofErr w:type="spellStart"/>
      <w:r w:rsidRPr="00E76E45">
        <w:rPr>
          <w:rFonts w:ascii="Aptos"/>
          <w:lang w:val="en-US"/>
        </w:rPr>
        <w:t>Protoc</w:t>
      </w:r>
      <w:proofErr w:type="spellEnd"/>
      <w:r w:rsidRPr="00E76E45">
        <w:rPr>
          <w:rFonts w:ascii="Aptos"/>
          <w:lang w:val="en-US"/>
        </w:rPr>
        <w:t>. 5, 883–897. https://doi.org/10.1038/nprot.2010.32</w:t>
      </w:r>
    </w:p>
    <w:p w14:paraId="2E1281F0" w14:textId="77777777" w:rsidR="00E76E45" w:rsidRPr="00E76E45" w:rsidRDefault="00E76E45" w:rsidP="00E76E45">
      <w:pPr>
        <w:pStyle w:val="Bibliography"/>
        <w:rPr>
          <w:rFonts w:ascii="Aptos"/>
          <w:lang w:val="en-US"/>
        </w:rPr>
      </w:pPr>
      <w:r w:rsidRPr="00E76E45">
        <w:rPr>
          <w:rFonts w:ascii="Aptos"/>
          <w:lang w:val="en-US"/>
        </w:rPr>
        <w:t xml:space="preserve">Dong, S., Lau, V., Song, R., </w:t>
      </w:r>
      <w:proofErr w:type="spellStart"/>
      <w:r w:rsidRPr="00E76E45">
        <w:rPr>
          <w:rFonts w:ascii="Aptos"/>
          <w:lang w:val="en-US"/>
        </w:rPr>
        <w:t>Ierullo</w:t>
      </w:r>
      <w:proofErr w:type="spellEnd"/>
      <w:r w:rsidRPr="00E76E45">
        <w:rPr>
          <w:rFonts w:ascii="Aptos"/>
          <w:lang w:val="en-US"/>
        </w:rPr>
        <w:t xml:space="preserve">, M., Esteban, E., Wu, Y., </w:t>
      </w:r>
      <w:proofErr w:type="spellStart"/>
      <w:r w:rsidRPr="00E76E45">
        <w:rPr>
          <w:rFonts w:ascii="Aptos"/>
          <w:lang w:val="en-US"/>
        </w:rPr>
        <w:t>Sivieng</w:t>
      </w:r>
      <w:proofErr w:type="spellEnd"/>
      <w:r w:rsidRPr="00E76E45">
        <w:rPr>
          <w:rFonts w:ascii="Aptos"/>
          <w:lang w:val="en-US"/>
        </w:rPr>
        <w:t xml:space="preserve">, T., Nahal, H., </w:t>
      </w:r>
      <w:proofErr w:type="spellStart"/>
      <w:r w:rsidRPr="00E76E45">
        <w:rPr>
          <w:rFonts w:ascii="Aptos"/>
          <w:lang w:val="en-US"/>
        </w:rPr>
        <w:t>Gaudinier</w:t>
      </w:r>
      <w:proofErr w:type="spellEnd"/>
      <w:r w:rsidRPr="00E76E45">
        <w:rPr>
          <w:rFonts w:ascii="Aptos"/>
          <w:lang w:val="en-US"/>
        </w:rPr>
        <w:t xml:space="preserve">, A., Pasha, A., </w:t>
      </w:r>
      <w:proofErr w:type="spellStart"/>
      <w:r w:rsidRPr="00E76E45">
        <w:rPr>
          <w:rFonts w:ascii="Aptos"/>
          <w:lang w:val="en-US"/>
        </w:rPr>
        <w:t>Oughtred</w:t>
      </w:r>
      <w:proofErr w:type="spellEnd"/>
      <w:r w:rsidRPr="00E76E45">
        <w:rPr>
          <w:rFonts w:ascii="Aptos"/>
          <w:lang w:val="en-US"/>
        </w:rPr>
        <w:t xml:space="preserve">, R., </w:t>
      </w:r>
      <w:proofErr w:type="spellStart"/>
      <w:r w:rsidRPr="00E76E45">
        <w:rPr>
          <w:rFonts w:ascii="Aptos"/>
          <w:lang w:val="en-US"/>
        </w:rPr>
        <w:t>Dolinski</w:t>
      </w:r>
      <w:proofErr w:type="spellEnd"/>
      <w:r w:rsidRPr="00E76E45">
        <w:rPr>
          <w:rFonts w:ascii="Aptos"/>
          <w:lang w:val="en-US"/>
        </w:rPr>
        <w:t xml:space="preserve">, K., Tyers, M., Brady, S.M., </w:t>
      </w:r>
      <w:proofErr w:type="spellStart"/>
      <w:r w:rsidRPr="00E76E45">
        <w:rPr>
          <w:rFonts w:ascii="Aptos"/>
          <w:lang w:val="en-US"/>
        </w:rPr>
        <w:t>Grene</w:t>
      </w:r>
      <w:proofErr w:type="spellEnd"/>
      <w:r w:rsidRPr="00E76E45">
        <w:rPr>
          <w:rFonts w:ascii="Aptos"/>
          <w:lang w:val="en-US"/>
        </w:rPr>
        <w:t xml:space="preserve">, R., </w:t>
      </w:r>
      <w:proofErr w:type="spellStart"/>
      <w:r w:rsidRPr="00E76E45">
        <w:rPr>
          <w:rFonts w:ascii="Aptos"/>
          <w:lang w:val="en-US"/>
        </w:rPr>
        <w:t>Usadel</w:t>
      </w:r>
      <w:proofErr w:type="spellEnd"/>
      <w:r w:rsidRPr="00E76E45">
        <w:rPr>
          <w:rFonts w:ascii="Aptos"/>
          <w:lang w:val="en-US"/>
        </w:rPr>
        <w:t xml:space="preserve">, B., </w:t>
      </w:r>
      <w:proofErr w:type="spellStart"/>
      <w:r w:rsidRPr="00E76E45">
        <w:rPr>
          <w:rFonts w:ascii="Aptos"/>
          <w:lang w:val="en-US"/>
        </w:rPr>
        <w:t>Provart</w:t>
      </w:r>
      <w:proofErr w:type="spellEnd"/>
      <w:r w:rsidRPr="00E76E45">
        <w:rPr>
          <w:rFonts w:ascii="Aptos"/>
          <w:lang w:val="en-US"/>
        </w:rPr>
        <w:t>, N.J., 2019. Proteome-wide, Structure-Based Prediction of Protein-Protein Interactions/New Molecular Interactions Viewer. Plant Physiol. 179, 1893–1907. https://doi.org/10.1104/pp.18.01216</w:t>
      </w:r>
    </w:p>
    <w:p w14:paraId="170FA9D5" w14:textId="77777777" w:rsidR="00E76E45" w:rsidRPr="00E76E45" w:rsidRDefault="00E76E45" w:rsidP="00E76E45">
      <w:pPr>
        <w:pStyle w:val="Bibliography"/>
        <w:rPr>
          <w:rFonts w:ascii="Aptos"/>
          <w:lang w:val="en-US"/>
        </w:rPr>
      </w:pPr>
      <w:r w:rsidRPr="00E76E45">
        <w:rPr>
          <w:rFonts w:ascii="Aptos"/>
          <w:lang w:val="en-US"/>
        </w:rPr>
        <w:t xml:space="preserve">Du, X., Sun, S., Hu, C., Yao, Y., Yan, Y., Zhang, Y., 2017. </w:t>
      </w:r>
      <w:proofErr w:type="spellStart"/>
      <w:r w:rsidRPr="00E76E45">
        <w:rPr>
          <w:rFonts w:ascii="Aptos"/>
          <w:lang w:val="en-US"/>
        </w:rPr>
        <w:t>DeepPPI</w:t>
      </w:r>
      <w:proofErr w:type="spellEnd"/>
      <w:r w:rsidRPr="00E76E45">
        <w:rPr>
          <w:rFonts w:ascii="Aptos"/>
          <w:lang w:val="en-US"/>
        </w:rPr>
        <w:t>: Boosting Prediction of Protein-Protein Interactions with Deep Neural Networks. J. Chem. Inf. Model. 57, 1499–1510. https://doi.org/10.1021/acs.jcim.7b00028</w:t>
      </w:r>
    </w:p>
    <w:p w14:paraId="4EF31B75" w14:textId="77777777" w:rsidR="00E76E45" w:rsidRPr="00E76E45" w:rsidRDefault="00E76E45" w:rsidP="00E76E45">
      <w:pPr>
        <w:pStyle w:val="Bibliography"/>
        <w:rPr>
          <w:rFonts w:ascii="Aptos"/>
          <w:lang w:val="en-US"/>
        </w:rPr>
      </w:pPr>
      <w:r w:rsidRPr="00E76E45">
        <w:rPr>
          <w:rFonts w:ascii="Aptos"/>
          <w:lang w:val="en-US"/>
        </w:rPr>
        <w:t xml:space="preserve">Hamp, T., </w:t>
      </w:r>
      <w:proofErr w:type="spellStart"/>
      <w:r w:rsidRPr="00E76E45">
        <w:rPr>
          <w:rFonts w:ascii="Aptos"/>
          <w:lang w:val="en-US"/>
        </w:rPr>
        <w:t>Rost</w:t>
      </w:r>
      <w:proofErr w:type="spellEnd"/>
      <w:r w:rsidRPr="00E76E45">
        <w:rPr>
          <w:rFonts w:ascii="Aptos"/>
          <w:lang w:val="en-US"/>
        </w:rPr>
        <w:t xml:space="preserve">, B., 2015. Evolutionary profiles improve protein-protein interaction prediction from sequence. </w:t>
      </w:r>
      <w:proofErr w:type="spellStart"/>
      <w:r w:rsidRPr="00E76E45">
        <w:rPr>
          <w:rFonts w:ascii="Aptos"/>
          <w:lang w:val="en-US"/>
        </w:rPr>
        <w:t>Bioinforma</w:t>
      </w:r>
      <w:proofErr w:type="spellEnd"/>
      <w:r w:rsidRPr="00E76E45">
        <w:rPr>
          <w:rFonts w:ascii="Aptos"/>
          <w:lang w:val="en-US"/>
        </w:rPr>
        <w:t xml:space="preserve">. </w:t>
      </w:r>
      <w:proofErr w:type="spellStart"/>
      <w:r w:rsidRPr="00E76E45">
        <w:rPr>
          <w:rFonts w:ascii="Aptos"/>
          <w:lang w:val="en-US"/>
        </w:rPr>
        <w:t>Oxf</w:t>
      </w:r>
      <w:proofErr w:type="spellEnd"/>
      <w:r w:rsidRPr="00E76E45">
        <w:rPr>
          <w:rFonts w:ascii="Aptos"/>
          <w:lang w:val="en-US"/>
        </w:rPr>
        <w:t>. Engl. 31, 1945–1950. https://doi.org/10.1093/bioinformatics/btv077</w:t>
      </w:r>
    </w:p>
    <w:p w14:paraId="5F71317E" w14:textId="77777777" w:rsidR="00E76E45" w:rsidRPr="00E76E45" w:rsidRDefault="00E76E45" w:rsidP="00E76E45">
      <w:pPr>
        <w:pStyle w:val="Bibliography"/>
        <w:rPr>
          <w:rFonts w:ascii="Aptos"/>
          <w:lang w:val="en-US"/>
        </w:rPr>
      </w:pPr>
      <w:proofErr w:type="spellStart"/>
      <w:r w:rsidRPr="00E76E45">
        <w:rPr>
          <w:rFonts w:ascii="Aptos"/>
          <w:lang w:val="en-US"/>
        </w:rPr>
        <w:t>Hashemifar</w:t>
      </w:r>
      <w:proofErr w:type="spellEnd"/>
      <w:r w:rsidRPr="00E76E45">
        <w:rPr>
          <w:rFonts w:ascii="Aptos"/>
          <w:lang w:val="en-US"/>
        </w:rPr>
        <w:t xml:space="preserve">, S., </w:t>
      </w:r>
      <w:proofErr w:type="spellStart"/>
      <w:r w:rsidRPr="00E76E45">
        <w:rPr>
          <w:rFonts w:ascii="Aptos"/>
          <w:lang w:val="en-US"/>
        </w:rPr>
        <w:t>Neyshabur</w:t>
      </w:r>
      <w:proofErr w:type="spellEnd"/>
      <w:r w:rsidRPr="00E76E45">
        <w:rPr>
          <w:rFonts w:ascii="Aptos"/>
          <w:lang w:val="en-US"/>
        </w:rPr>
        <w:t xml:space="preserve">, B., Khan, A.A., Xu, J., 2018. Predicting protein-protein interactions through sequence-based deep learning. </w:t>
      </w:r>
      <w:proofErr w:type="spellStart"/>
      <w:r w:rsidRPr="00E76E45">
        <w:rPr>
          <w:rFonts w:ascii="Aptos"/>
          <w:lang w:val="en-US"/>
        </w:rPr>
        <w:t>Bioinforma</w:t>
      </w:r>
      <w:proofErr w:type="spellEnd"/>
      <w:r w:rsidRPr="00E76E45">
        <w:rPr>
          <w:rFonts w:ascii="Aptos"/>
          <w:lang w:val="en-US"/>
        </w:rPr>
        <w:t xml:space="preserve">. </w:t>
      </w:r>
      <w:proofErr w:type="spellStart"/>
      <w:r w:rsidRPr="00E76E45">
        <w:rPr>
          <w:rFonts w:ascii="Aptos"/>
          <w:lang w:val="en-US"/>
        </w:rPr>
        <w:t>Oxf</w:t>
      </w:r>
      <w:proofErr w:type="spellEnd"/>
      <w:r w:rsidRPr="00E76E45">
        <w:rPr>
          <w:rFonts w:ascii="Aptos"/>
          <w:lang w:val="en-US"/>
        </w:rPr>
        <w:t>. Engl. 34, i802–i810. https://doi.org/10.1093/bioinformatics/bty573</w:t>
      </w:r>
    </w:p>
    <w:p w14:paraId="14848E63" w14:textId="77777777" w:rsidR="00E76E45" w:rsidRPr="00E76E45" w:rsidRDefault="00E76E45" w:rsidP="00E76E45">
      <w:pPr>
        <w:pStyle w:val="Bibliography"/>
        <w:rPr>
          <w:rFonts w:ascii="Aptos"/>
          <w:lang w:val="en-US"/>
        </w:rPr>
      </w:pPr>
      <w:r w:rsidRPr="00E76E45">
        <w:rPr>
          <w:rFonts w:ascii="Aptos"/>
          <w:lang w:val="en-US"/>
        </w:rPr>
        <w:t xml:space="preserve">Hu, Lun, Yang, </w:t>
      </w:r>
      <w:proofErr w:type="spellStart"/>
      <w:r w:rsidRPr="00E76E45">
        <w:rPr>
          <w:rFonts w:ascii="Aptos"/>
          <w:lang w:val="en-US"/>
        </w:rPr>
        <w:t>Shicheng</w:t>
      </w:r>
      <w:proofErr w:type="spellEnd"/>
      <w:r w:rsidRPr="00E76E45">
        <w:rPr>
          <w:rFonts w:ascii="Aptos"/>
          <w:lang w:val="en-US"/>
        </w:rPr>
        <w:t xml:space="preserve">, Luo, Xin, Yuan, </w:t>
      </w:r>
      <w:proofErr w:type="spellStart"/>
      <w:r w:rsidRPr="00E76E45">
        <w:rPr>
          <w:rFonts w:ascii="Aptos"/>
          <w:lang w:val="en-US"/>
        </w:rPr>
        <w:t>Huaqiang</w:t>
      </w:r>
      <w:proofErr w:type="spellEnd"/>
      <w:r w:rsidRPr="00E76E45">
        <w:rPr>
          <w:rFonts w:ascii="Aptos"/>
          <w:lang w:val="en-US"/>
        </w:rPr>
        <w:t xml:space="preserve">, </w:t>
      </w:r>
      <w:proofErr w:type="spellStart"/>
      <w:r w:rsidRPr="00E76E45">
        <w:rPr>
          <w:rFonts w:ascii="Aptos"/>
          <w:lang w:val="en-US"/>
        </w:rPr>
        <w:t>Sedraoui</w:t>
      </w:r>
      <w:proofErr w:type="spellEnd"/>
      <w:r w:rsidRPr="00E76E45">
        <w:rPr>
          <w:rFonts w:ascii="Aptos"/>
          <w:lang w:val="en-US"/>
        </w:rPr>
        <w:t xml:space="preserve">, Khaled, Zhou, </w:t>
      </w:r>
      <w:proofErr w:type="spellStart"/>
      <w:r w:rsidRPr="00E76E45">
        <w:rPr>
          <w:rFonts w:ascii="Aptos"/>
          <w:lang w:val="en-US"/>
        </w:rPr>
        <w:t>MengChu</w:t>
      </w:r>
      <w:proofErr w:type="spellEnd"/>
      <w:r w:rsidRPr="00E76E45">
        <w:rPr>
          <w:rFonts w:ascii="Aptos"/>
          <w:lang w:val="en-US"/>
        </w:rPr>
        <w:t xml:space="preserve">, 2022. A Distributed Framework for Large-scale Protein-protein Interaction Data Analysis and Prediction Using MapReduce. IEEECAA J. </w:t>
      </w:r>
      <w:proofErr w:type="spellStart"/>
      <w:r w:rsidRPr="00E76E45">
        <w:rPr>
          <w:rFonts w:ascii="Aptos"/>
          <w:lang w:val="en-US"/>
        </w:rPr>
        <w:t>Autom</w:t>
      </w:r>
      <w:proofErr w:type="spellEnd"/>
      <w:r w:rsidRPr="00E76E45">
        <w:rPr>
          <w:rFonts w:ascii="Aptos"/>
          <w:lang w:val="en-US"/>
        </w:rPr>
        <w:t>. Sin. 9, 160–172. https://doi.org/10.1109/JAS.2021.1004198.</w:t>
      </w:r>
    </w:p>
    <w:p w14:paraId="3C5716C0" w14:textId="77777777" w:rsidR="00E76E45" w:rsidRPr="00E76E45" w:rsidRDefault="00E76E45" w:rsidP="00E76E45">
      <w:pPr>
        <w:pStyle w:val="Bibliography"/>
        <w:rPr>
          <w:rFonts w:ascii="Aptos"/>
          <w:lang w:val="en-US"/>
        </w:rPr>
      </w:pPr>
      <w:r w:rsidRPr="00E76E45">
        <w:rPr>
          <w:rFonts w:ascii="Aptos"/>
          <w:lang w:val="en-US"/>
        </w:rPr>
        <w:t xml:space="preserve">Huang, Y., </w:t>
      </w:r>
      <w:proofErr w:type="spellStart"/>
      <w:r w:rsidRPr="00E76E45">
        <w:rPr>
          <w:rFonts w:ascii="Aptos"/>
          <w:lang w:val="en-US"/>
        </w:rPr>
        <w:t>Wuchty</w:t>
      </w:r>
      <w:proofErr w:type="spellEnd"/>
      <w:r w:rsidRPr="00E76E45">
        <w:rPr>
          <w:rFonts w:ascii="Aptos"/>
          <w:lang w:val="en-US"/>
        </w:rPr>
        <w:t xml:space="preserve">, S., Zhou, Y., Zhang, Z., 2023. SGPPI: structure-aware prediction of protein-protein interactions in rigorous conditions with graph convolutional network. Brief. </w:t>
      </w:r>
      <w:proofErr w:type="spellStart"/>
      <w:r w:rsidRPr="00E76E45">
        <w:rPr>
          <w:rFonts w:ascii="Aptos"/>
          <w:lang w:val="en-US"/>
        </w:rPr>
        <w:t>Bioinform</w:t>
      </w:r>
      <w:proofErr w:type="spellEnd"/>
      <w:r w:rsidRPr="00E76E45">
        <w:rPr>
          <w:rFonts w:ascii="Aptos"/>
          <w:lang w:val="en-US"/>
        </w:rPr>
        <w:t>. 24, bbad020. https://doi.org/10.1093/bib/bbad020</w:t>
      </w:r>
    </w:p>
    <w:p w14:paraId="741092B9" w14:textId="77777777" w:rsidR="00E76E45" w:rsidRPr="00E76E45" w:rsidRDefault="00E76E45" w:rsidP="00E76E45">
      <w:pPr>
        <w:pStyle w:val="Bibliography"/>
        <w:rPr>
          <w:rFonts w:ascii="Aptos"/>
          <w:lang w:val="en-US"/>
        </w:rPr>
      </w:pPr>
      <w:proofErr w:type="spellStart"/>
      <w:r w:rsidRPr="00E76E45">
        <w:rPr>
          <w:rFonts w:ascii="Aptos"/>
          <w:lang w:val="en-US"/>
        </w:rPr>
        <w:lastRenderedPageBreak/>
        <w:t>Kovács</w:t>
      </w:r>
      <w:proofErr w:type="spellEnd"/>
      <w:r w:rsidRPr="00E76E45">
        <w:rPr>
          <w:rFonts w:ascii="Aptos"/>
          <w:lang w:val="en-US"/>
        </w:rPr>
        <w:t xml:space="preserve">, I.A., Luck, K., </w:t>
      </w:r>
      <w:proofErr w:type="spellStart"/>
      <w:r w:rsidRPr="00E76E45">
        <w:rPr>
          <w:rFonts w:ascii="Aptos"/>
          <w:lang w:val="en-US"/>
        </w:rPr>
        <w:t>Spirohn</w:t>
      </w:r>
      <w:proofErr w:type="spellEnd"/>
      <w:r w:rsidRPr="00E76E45">
        <w:rPr>
          <w:rFonts w:ascii="Aptos"/>
          <w:lang w:val="en-US"/>
        </w:rPr>
        <w:t xml:space="preserve">, K., Wang, Y., </w:t>
      </w:r>
      <w:proofErr w:type="spellStart"/>
      <w:r w:rsidRPr="00E76E45">
        <w:rPr>
          <w:rFonts w:ascii="Aptos"/>
          <w:lang w:val="en-US"/>
        </w:rPr>
        <w:t>Pollis</w:t>
      </w:r>
      <w:proofErr w:type="spellEnd"/>
      <w:r w:rsidRPr="00E76E45">
        <w:rPr>
          <w:rFonts w:ascii="Aptos"/>
          <w:lang w:val="en-US"/>
        </w:rPr>
        <w:t xml:space="preserve">, C., </w:t>
      </w:r>
      <w:proofErr w:type="spellStart"/>
      <w:r w:rsidRPr="00E76E45">
        <w:rPr>
          <w:rFonts w:ascii="Aptos"/>
          <w:lang w:val="en-US"/>
        </w:rPr>
        <w:t>Schlabach</w:t>
      </w:r>
      <w:proofErr w:type="spellEnd"/>
      <w:r w:rsidRPr="00E76E45">
        <w:rPr>
          <w:rFonts w:ascii="Aptos"/>
          <w:lang w:val="en-US"/>
        </w:rPr>
        <w:t xml:space="preserve">, S., Bian, W., Kim, D.-K., Kishore, N., Hao, T., Calderwood, M.A., Vidal, M., </w:t>
      </w:r>
      <w:proofErr w:type="spellStart"/>
      <w:r w:rsidRPr="00E76E45">
        <w:rPr>
          <w:rFonts w:ascii="Aptos"/>
          <w:lang w:val="en-US"/>
        </w:rPr>
        <w:t>Barabási</w:t>
      </w:r>
      <w:proofErr w:type="spellEnd"/>
      <w:r w:rsidRPr="00E76E45">
        <w:rPr>
          <w:rFonts w:ascii="Aptos"/>
          <w:lang w:val="en-US"/>
        </w:rPr>
        <w:t xml:space="preserve">, A.-L., 2019. Network-based prediction of protein interactions. Nat. </w:t>
      </w:r>
      <w:proofErr w:type="spellStart"/>
      <w:r w:rsidRPr="00E76E45">
        <w:rPr>
          <w:rFonts w:ascii="Aptos"/>
          <w:lang w:val="en-US"/>
        </w:rPr>
        <w:t>Commun</w:t>
      </w:r>
      <w:proofErr w:type="spellEnd"/>
      <w:r w:rsidRPr="00E76E45">
        <w:rPr>
          <w:rFonts w:ascii="Aptos"/>
          <w:lang w:val="en-US"/>
        </w:rPr>
        <w:t>. 10, 1240. https://doi.org/10.1038/s41467-019-09177-y</w:t>
      </w:r>
    </w:p>
    <w:p w14:paraId="3AD9AE48" w14:textId="77777777" w:rsidR="00E76E45" w:rsidRPr="00E76E45" w:rsidRDefault="00E76E45" w:rsidP="00E76E45">
      <w:pPr>
        <w:pStyle w:val="Bibliography"/>
        <w:rPr>
          <w:rFonts w:ascii="Aptos"/>
          <w:lang w:val="en-US"/>
        </w:rPr>
      </w:pPr>
      <w:r w:rsidRPr="00E76E45">
        <w:rPr>
          <w:rFonts w:ascii="Aptos"/>
          <w:lang w:val="en-US"/>
        </w:rPr>
        <w:t xml:space="preserve">Lei, C., Ruan, J., 2013. A novel link prediction algorithm for reconstructing protein-protein interaction networks by topological similarity. </w:t>
      </w:r>
      <w:proofErr w:type="spellStart"/>
      <w:r w:rsidRPr="00E76E45">
        <w:rPr>
          <w:rFonts w:ascii="Aptos"/>
          <w:lang w:val="en-US"/>
        </w:rPr>
        <w:t>Bioinforma</w:t>
      </w:r>
      <w:proofErr w:type="spellEnd"/>
      <w:r w:rsidRPr="00E76E45">
        <w:rPr>
          <w:rFonts w:ascii="Aptos"/>
          <w:lang w:val="en-US"/>
        </w:rPr>
        <w:t xml:space="preserve">. </w:t>
      </w:r>
      <w:proofErr w:type="spellStart"/>
      <w:r w:rsidRPr="00E76E45">
        <w:rPr>
          <w:rFonts w:ascii="Aptos"/>
          <w:lang w:val="en-US"/>
        </w:rPr>
        <w:t>Oxf</w:t>
      </w:r>
      <w:proofErr w:type="spellEnd"/>
      <w:r w:rsidRPr="00E76E45">
        <w:rPr>
          <w:rFonts w:ascii="Aptos"/>
          <w:lang w:val="en-US"/>
        </w:rPr>
        <w:t>. Engl. 29, 355–364. https://doi.org/10.1093/bioinformatics/bts688</w:t>
      </w:r>
    </w:p>
    <w:p w14:paraId="4BFFC95C" w14:textId="77777777" w:rsidR="00E76E45" w:rsidRPr="00E76E45" w:rsidRDefault="00E76E45" w:rsidP="00E76E45">
      <w:pPr>
        <w:pStyle w:val="Bibliography"/>
        <w:rPr>
          <w:rFonts w:ascii="Aptos"/>
          <w:lang w:val="en-US"/>
        </w:rPr>
      </w:pPr>
      <w:r w:rsidRPr="00E76E45">
        <w:rPr>
          <w:rFonts w:ascii="Aptos"/>
          <w:lang w:val="en-US"/>
        </w:rPr>
        <w:t>Li, S., Huang, J., Zhang, Z., Liu, J., Huang, T., Chen, H., 2018. Similarity-based future common neighbors model for link prediction in complex networks. Sci. Rep. 8, 17014. https://doi.org/10.1038/s41598-018-35423-2</w:t>
      </w:r>
    </w:p>
    <w:p w14:paraId="2EDCBA05" w14:textId="77777777" w:rsidR="00E76E45" w:rsidRPr="00E76E45" w:rsidRDefault="00E76E45" w:rsidP="00E76E45">
      <w:pPr>
        <w:pStyle w:val="Bibliography"/>
        <w:rPr>
          <w:rFonts w:ascii="Aptos"/>
          <w:lang w:val="en-US"/>
        </w:rPr>
      </w:pPr>
      <w:proofErr w:type="spellStart"/>
      <w:r w:rsidRPr="00E76E45">
        <w:rPr>
          <w:rFonts w:ascii="Aptos"/>
          <w:lang w:val="en-US"/>
        </w:rPr>
        <w:t>LightGBM</w:t>
      </w:r>
      <w:proofErr w:type="spellEnd"/>
      <w:r w:rsidRPr="00E76E45">
        <w:rPr>
          <w:rFonts w:ascii="Aptos"/>
          <w:lang w:val="en-US"/>
        </w:rPr>
        <w:t xml:space="preserve">-PPI: Predicting protein-protein interactions through </w:t>
      </w:r>
      <w:proofErr w:type="spellStart"/>
      <w:r w:rsidRPr="00E76E45">
        <w:rPr>
          <w:rFonts w:ascii="Aptos"/>
          <w:lang w:val="en-US"/>
        </w:rPr>
        <w:t>LightGBM</w:t>
      </w:r>
      <w:proofErr w:type="spellEnd"/>
      <w:r w:rsidRPr="00E76E45">
        <w:rPr>
          <w:rFonts w:ascii="Aptos"/>
          <w:lang w:val="en-US"/>
        </w:rPr>
        <w:t xml:space="preserve"> with multi-information fusion, 2019. . </w:t>
      </w:r>
      <w:proofErr w:type="spellStart"/>
      <w:r w:rsidRPr="00E76E45">
        <w:rPr>
          <w:rFonts w:ascii="Aptos"/>
          <w:lang w:val="en-US"/>
        </w:rPr>
        <w:t>Chemom</w:t>
      </w:r>
      <w:proofErr w:type="spellEnd"/>
      <w:r w:rsidRPr="00E76E45">
        <w:rPr>
          <w:rFonts w:ascii="Aptos"/>
          <w:lang w:val="en-US"/>
        </w:rPr>
        <w:t xml:space="preserve">. </w:t>
      </w:r>
      <w:proofErr w:type="spellStart"/>
      <w:r w:rsidRPr="00E76E45">
        <w:rPr>
          <w:rFonts w:ascii="Aptos"/>
          <w:lang w:val="en-US"/>
        </w:rPr>
        <w:t>Intell</w:t>
      </w:r>
      <w:proofErr w:type="spellEnd"/>
      <w:r w:rsidRPr="00E76E45">
        <w:rPr>
          <w:rFonts w:ascii="Aptos"/>
          <w:lang w:val="en-US"/>
        </w:rPr>
        <w:t>. Lab. Syst. 191, 54–64. https://doi.org/10.1016/j.chemolab.2019.06.003</w:t>
      </w:r>
    </w:p>
    <w:p w14:paraId="64D9255C" w14:textId="77777777" w:rsidR="00E76E45" w:rsidRPr="00E76E45" w:rsidRDefault="00E76E45" w:rsidP="00E76E45">
      <w:pPr>
        <w:pStyle w:val="Bibliography"/>
        <w:rPr>
          <w:rFonts w:ascii="Aptos"/>
          <w:lang w:val="es-ES"/>
        </w:rPr>
      </w:pPr>
      <w:proofErr w:type="spellStart"/>
      <w:r w:rsidRPr="00E76E45">
        <w:rPr>
          <w:rFonts w:ascii="Aptos"/>
          <w:lang w:val="en-US"/>
        </w:rPr>
        <w:t>Mirabello</w:t>
      </w:r>
      <w:proofErr w:type="spellEnd"/>
      <w:r w:rsidRPr="00E76E45">
        <w:rPr>
          <w:rFonts w:ascii="Aptos"/>
          <w:lang w:val="en-US"/>
        </w:rPr>
        <w:t xml:space="preserve">, C., </w:t>
      </w:r>
      <w:proofErr w:type="spellStart"/>
      <w:r w:rsidRPr="00E76E45">
        <w:rPr>
          <w:rFonts w:ascii="Aptos"/>
          <w:lang w:val="en-US"/>
        </w:rPr>
        <w:t>Wallner</w:t>
      </w:r>
      <w:proofErr w:type="spellEnd"/>
      <w:r w:rsidRPr="00E76E45">
        <w:rPr>
          <w:rFonts w:ascii="Aptos"/>
          <w:lang w:val="en-US"/>
        </w:rPr>
        <w:t xml:space="preserve">, B., 2017. </w:t>
      </w:r>
      <w:proofErr w:type="spellStart"/>
      <w:r w:rsidRPr="00E76E45">
        <w:rPr>
          <w:rFonts w:ascii="Aptos"/>
          <w:lang w:val="en-US"/>
        </w:rPr>
        <w:t>InterPred</w:t>
      </w:r>
      <w:proofErr w:type="spellEnd"/>
      <w:r w:rsidRPr="00E76E45">
        <w:rPr>
          <w:rFonts w:ascii="Aptos"/>
          <w:lang w:val="en-US"/>
        </w:rPr>
        <w:t xml:space="preserve">: A pipeline to identify and model protein-protein interactions. </w:t>
      </w:r>
      <w:r w:rsidRPr="00E76E45">
        <w:rPr>
          <w:rFonts w:ascii="Aptos"/>
          <w:lang w:val="es-ES"/>
        </w:rPr>
        <w:t>Proteins 85, 1159–1170. https://doi.org/10.1002/prot.25280</w:t>
      </w:r>
    </w:p>
    <w:p w14:paraId="797B2890" w14:textId="77777777" w:rsidR="00E76E45" w:rsidRPr="00E76E45" w:rsidRDefault="00E76E45" w:rsidP="00E76E45">
      <w:pPr>
        <w:pStyle w:val="Bibliography"/>
        <w:rPr>
          <w:rFonts w:ascii="Aptos"/>
          <w:lang w:val="en-US"/>
        </w:rPr>
      </w:pPr>
      <w:r w:rsidRPr="00E76E45">
        <w:rPr>
          <w:rFonts w:ascii="Aptos"/>
          <w:lang w:val="es-ES"/>
        </w:rPr>
        <w:t xml:space="preserve">Poot Velez, A.H., Fontove, F., Del Rio, G., 2020. </w:t>
      </w:r>
      <w:r w:rsidRPr="00E76E45">
        <w:rPr>
          <w:rFonts w:ascii="Aptos"/>
          <w:lang w:val="en-US"/>
        </w:rPr>
        <w:t>Protein-Protein Interactions Efficiently Modeled by Residue Cluster Classes. Int. J. Mol. Sci. 21, 4787. https://doi.org/10.3390/ijms21134787</w:t>
      </w:r>
    </w:p>
    <w:p w14:paraId="04D01CF8" w14:textId="77777777" w:rsidR="00E76E45" w:rsidRPr="00E76E45" w:rsidRDefault="00E76E45" w:rsidP="00E76E45">
      <w:pPr>
        <w:pStyle w:val="Bibliography"/>
        <w:rPr>
          <w:rFonts w:ascii="Aptos"/>
          <w:lang w:val="en-US"/>
        </w:rPr>
      </w:pPr>
      <w:r w:rsidRPr="00E76E45">
        <w:rPr>
          <w:rFonts w:ascii="Aptos"/>
          <w:lang w:val="en-US"/>
        </w:rPr>
        <w:t>Prediction of protein–protein interactions based on elastic net and deep forest, 2021. . Expert Syst. Appl. 176, 114876. https://doi.org/10.1016/j.eswa.2021.114876</w:t>
      </w:r>
    </w:p>
    <w:p w14:paraId="3EF404ED" w14:textId="77777777" w:rsidR="00E76E45" w:rsidRPr="00E76E45" w:rsidRDefault="00E76E45" w:rsidP="00E76E45">
      <w:pPr>
        <w:pStyle w:val="Bibliography"/>
        <w:rPr>
          <w:rFonts w:ascii="Aptos"/>
          <w:lang w:val="en-US"/>
        </w:rPr>
      </w:pPr>
      <w:r w:rsidRPr="00E76E45">
        <w:rPr>
          <w:rFonts w:ascii="Aptos"/>
          <w:lang w:val="en-US"/>
        </w:rPr>
        <w:t>Prediction of Protein-Protein Interactions Using An Effective Sequence Based Combined Method, 2018. . Neurocomputing 303, 68–74. https://doi.org/10.1016/j.neucom.2018.03.062</w:t>
      </w:r>
    </w:p>
    <w:p w14:paraId="326DBFBB" w14:textId="77777777" w:rsidR="00E76E45" w:rsidRPr="00E76E45" w:rsidRDefault="00E76E45" w:rsidP="00E76E45">
      <w:pPr>
        <w:pStyle w:val="Bibliography"/>
        <w:rPr>
          <w:rFonts w:ascii="Aptos"/>
          <w:lang w:val="en-US"/>
        </w:rPr>
      </w:pPr>
      <w:proofErr w:type="spellStart"/>
      <w:r w:rsidRPr="00E76E45">
        <w:rPr>
          <w:rFonts w:ascii="Aptos"/>
          <w:lang w:val="en-US"/>
        </w:rPr>
        <w:t>Sledzieski</w:t>
      </w:r>
      <w:proofErr w:type="spellEnd"/>
      <w:r w:rsidRPr="00E76E45">
        <w:rPr>
          <w:rFonts w:ascii="Aptos"/>
          <w:lang w:val="en-US"/>
        </w:rPr>
        <w:t>, S., Singh, R., Cowen, L., Berger, B., 2021. D-SCRIPT translates genome to phenome with sequence-based, structure-aware, genome-scale predictions of protein-protein interactions. Cell Syst. 12, 969-982.e6. https://doi.org/10.1016/j.cels.2021.08.010</w:t>
      </w:r>
    </w:p>
    <w:p w14:paraId="37613549" w14:textId="77777777" w:rsidR="00E76E45" w:rsidRPr="00E76E45" w:rsidRDefault="00E76E45" w:rsidP="00E76E45">
      <w:pPr>
        <w:pStyle w:val="Bibliography"/>
        <w:rPr>
          <w:rFonts w:ascii="Aptos"/>
          <w:lang w:val="en-US"/>
        </w:rPr>
      </w:pPr>
      <w:r w:rsidRPr="00E76E45">
        <w:rPr>
          <w:rFonts w:ascii="Aptos"/>
          <w:lang w:val="en-US"/>
        </w:rPr>
        <w:t xml:space="preserve">Song, B., Luo, </w:t>
      </w:r>
      <w:proofErr w:type="spellStart"/>
      <w:r w:rsidRPr="00E76E45">
        <w:rPr>
          <w:rFonts w:ascii="Aptos"/>
          <w:lang w:val="en-US"/>
        </w:rPr>
        <w:t>Xiaoyan</w:t>
      </w:r>
      <w:proofErr w:type="spellEnd"/>
      <w:r w:rsidRPr="00E76E45">
        <w:rPr>
          <w:rFonts w:ascii="Aptos"/>
          <w:lang w:val="en-US"/>
        </w:rPr>
        <w:t xml:space="preserve">, Luo, </w:t>
      </w:r>
      <w:proofErr w:type="spellStart"/>
      <w:r w:rsidRPr="00E76E45">
        <w:rPr>
          <w:rFonts w:ascii="Aptos"/>
          <w:lang w:val="en-US"/>
        </w:rPr>
        <w:t>Xiaoli</w:t>
      </w:r>
      <w:proofErr w:type="spellEnd"/>
      <w:r w:rsidRPr="00E76E45">
        <w:rPr>
          <w:rFonts w:ascii="Aptos"/>
          <w:lang w:val="en-US"/>
        </w:rPr>
        <w:t xml:space="preserve">, Liu, Y., </w:t>
      </w:r>
      <w:proofErr w:type="spellStart"/>
      <w:r w:rsidRPr="00E76E45">
        <w:rPr>
          <w:rFonts w:ascii="Aptos"/>
          <w:lang w:val="en-US"/>
        </w:rPr>
        <w:t>Niu</w:t>
      </w:r>
      <w:proofErr w:type="spellEnd"/>
      <w:r w:rsidRPr="00E76E45">
        <w:rPr>
          <w:rFonts w:ascii="Aptos"/>
          <w:lang w:val="en-US"/>
        </w:rPr>
        <w:t xml:space="preserve">, Z., Zeng, X., 2022. Learning spatial structures of proteins improves protein-protein interaction prediction. Brief. </w:t>
      </w:r>
      <w:proofErr w:type="spellStart"/>
      <w:r w:rsidRPr="00E76E45">
        <w:rPr>
          <w:rFonts w:ascii="Aptos"/>
          <w:lang w:val="en-US"/>
        </w:rPr>
        <w:t>Bioinform</w:t>
      </w:r>
      <w:proofErr w:type="spellEnd"/>
      <w:r w:rsidRPr="00E76E45">
        <w:rPr>
          <w:rFonts w:ascii="Aptos"/>
          <w:lang w:val="en-US"/>
        </w:rPr>
        <w:t>. 23, bbab558. https://doi.org/10.1093/bib/bbab558</w:t>
      </w:r>
    </w:p>
    <w:p w14:paraId="27460EE2" w14:textId="77777777" w:rsidR="00E76E45" w:rsidRPr="00E76E45" w:rsidRDefault="00E76E45" w:rsidP="00E76E45">
      <w:pPr>
        <w:pStyle w:val="Bibliography"/>
        <w:rPr>
          <w:rFonts w:ascii="Aptos"/>
          <w:lang w:val="en-US"/>
        </w:rPr>
      </w:pPr>
      <w:r w:rsidRPr="00E76E45">
        <w:rPr>
          <w:rFonts w:ascii="Aptos"/>
          <w:lang w:val="en-US"/>
        </w:rPr>
        <w:t xml:space="preserve">Sun, T., Zhou, B., Lai, L., Pei, J., 2017. Sequence-based prediction of protein </w:t>
      </w:r>
      <w:proofErr w:type="spellStart"/>
      <w:r w:rsidRPr="00E76E45">
        <w:rPr>
          <w:rFonts w:ascii="Aptos"/>
          <w:lang w:val="en-US"/>
        </w:rPr>
        <w:t>protein</w:t>
      </w:r>
      <w:proofErr w:type="spellEnd"/>
      <w:r w:rsidRPr="00E76E45">
        <w:rPr>
          <w:rFonts w:ascii="Aptos"/>
          <w:lang w:val="en-US"/>
        </w:rPr>
        <w:t xml:space="preserve"> interaction using a deep-learning algorithm. BMC Bioinformatics 18, 277. https://doi.org/10.1186/s12859-017-1700-2</w:t>
      </w:r>
    </w:p>
    <w:p w14:paraId="45B5B404" w14:textId="77777777" w:rsidR="00E76E45" w:rsidRPr="00E76E45" w:rsidRDefault="00E76E45" w:rsidP="00E76E45">
      <w:pPr>
        <w:pStyle w:val="Bibliography"/>
        <w:rPr>
          <w:rFonts w:ascii="Aptos"/>
          <w:lang w:val="en-US"/>
        </w:rPr>
      </w:pPr>
      <w:r w:rsidRPr="00E76E45">
        <w:rPr>
          <w:rFonts w:ascii="Aptos"/>
          <w:lang w:val="en-US"/>
        </w:rPr>
        <w:t xml:space="preserve">Wang, L., You, Z.-H., Xia, S.-X., Chen, X., Yan, X., Zhou, Y., Liu, F., 2018. An improved efficient rotation forest algorithm to predict the interactions among proteins. Soft </w:t>
      </w:r>
      <w:proofErr w:type="spellStart"/>
      <w:r w:rsidRPr="00E76E45">
        <w:rPr>
          <w:rFonts w:ascii="Aptos"/>
          <w:lang w:val="en-US"/>
        </w:rPr>
        <w:t>Comput</w:t>
      </w:r>
      <w:proofErr w:type="spellEnd"/>
      <w:r w:rsidRPr="00E76E45">
        <w:rPr>
          <w:rFonts w:ascii="Aptos"/>
          <w:lang w:val="en-US"/>
        </w:rPr>
        <w:t>. 22, 3373–3381. https://doi.org/10.1007/s00500-017-2582-y</w:t>
      </w:r>
    </w:p>
    <w:p w14:paraId="66C7D4F8" w14:textId="77777777" w:rsidR="00E76E45" w:rsidRPr="00E76E45" w:rsidRDefault="00E76E45" w:rsidP="00E76E45">
      <w:pPr>
        <w:pStyle w:val="Bibliography"/>
        <w:rPr>
          <w:rFonts w:ascii="Aptos"/>
          <w:lang w:val="en-US"/>
        </w:rPr>
      </w:pPr>
      <w:r w:rsidRPr="00E76E45">
        <w:rPr>
          <w:rFonts w:ascii="Aptos"/>
          <w:lang w:val="en-US"/>
        </w:rPr>
        <w:t xml:space="preserve">Wei, Zhi-Sen, Han, Ke, Yang, Jing-Yu, Shen, Hong-Bin, Yu, Dong-Jun, 2016. Protein–protein interaction sites prediction by </w:t>
      </w:r>
      <w:proofErr w:type="spellStart"/>
      <w:r w:rsidRPr="00E76E45">
        <w:rPr>
          <w:rFonts w:ascii="Aptos"/>
          <w:lang w:val="en-US"/>
        </w:rPr>
        <w:t>ensembling</w:t>
      </w:r>
      <w:proofErr w:type="spellEnd"/>
      <w:r w:rsidRPr="00E76E45">
        <w:rPr>
          <w:rFonts w:ascii="Aptos"/>
          <w:lang w:val="en-US"/>
        </w:rPr>
        <w:t xml:space="preserve"> SVM and sample-weighted random forests. Neurocomputing 193, 201–212. https://doi.org/10.1016/j.neucom.2016.02.022</w:t>
      </w:r>
    </w:p>
    <w:p w14:paraId="1B420DEE" w14:textId="77777777" w:rsidR="00E76E45" w:rsidRPr="00E76E45" w:rsidRDefault="00E76E45" w:rsidP="00E76E45">
      <w:pPr>
        <w:pStyle w:val="Bibliography"/>
        <w:rPr>
          <w:rFonts w:ascii="Aptos"/>
          <w:lang w:val="en-US"/>
        </w:rPr>
      </w:pPr>
      <w:r w:rsidRPr="00E76E45">
        <w:rPr>
          <w:rFonts w:ascii="Aptos"/>
          <w:lang w:val="en-US"/>
        </w:rPr>
        <w:t>Yuen, H.Y., Jansson, J., 2023. Normalized L3-based link prediction in protein-protein interaction networks. BMC Bioinformatics 24, 59. https://doi.org/10.1186/s12859-023-05178-3</w:t>
      </w:r>
    </w:p>
    <w:p w14:paraId="501D2326" w14:textId="77777777" w:rsidR="00E76E45" w:rsidRPr="00E76E45" w:rsidRDefault="00E76E45" w:rsidP="00E76E45">
      <w:pPr>
        <w:pStyle w:val="Bibliography"/>
        <w:rPr>
          <w:rFonts w:ascii="Aptos"/>
          <w:lang w:val="en-US"/>
        </w:rPr>
      </w:pPr>
      <w:r w:rsidRPr="00E76E45">
        <w:rPr>
          <w:rFonts w:ascii="Aptos"/>
          <w:lang w:val="en-US"/>
        </w:rPr>
        <w:lastRenderedPageBreak/>
        <w:t xml:space="preserve">Zhang, Q.C., </w:t>
      </w:r>
      <w:proofErr w:type="spellStart"/>
      <w:r w:rsidRPr="00E76E45">
        <w:rPr>
          <w:rFonts w:ascii="Aptos"/>
          <w:lang w:val="en-US"/>
        </w:rPr>
        <w:t>Petrey</w:t>
      </w:r>
      <w:proofErr w:type="spellEnd"/>
      <w:r w:rsidRPr="00E76E45">
        <w:rPr>
          <w:rFonts w:ascii="Aptos"/>
          <w:lang w:val="en-US"/>
        </w:rPr>
        <w:t xml:space="preserve">, D., Deng, L., </w:t>
      </w:r>
      <w:proofErr w:type="spellStart"/>
      <w:r w:rsidRPr="00E76E45">
        <w:rPr>
          <w:rFonts w:ascii="Aptos"/>
          <w:lang w:val="en-US"/>
        </w:rPr>
        <w:t>Qiang</w:t>
      </w:r>
      <w:proofErr w:type="spellEnd"/>
      <w:r w:rsidRPr="00E76E45">
        <w:rPr>
          <w:rFonts w:ascii="Aptos"/>
          <w:lang w:val="en-US"/>
        </w:rPr>
        <w:t xml:space="preserve">, L., Shi, Y., Thu, C.A., </w:t>
      </w:r>
      <w:proofErr w:type="spellStart"/>
      <w:r w:rsidRPr="00E76E45">
        <w:rPr>
          <w:rFonts w:ascii="Aptos"/>
          <w:lang w:val="en-US"/>
        </w:rPr>
        <w:t>Bisikirska</w:t>
      </w:r>
      <w:proofErr w:type="spellEnd"/>
      <w:r w:rsidRPr="00E76E45">
        <w:rPr>
          <w:rFonts w:ascii="Aptos"/>
          <w:lang w:val="en-US"/>
        </w:rPr>
        <w:t xml:space="preserve">, B., Lefebvre, C., </w:t>
      </w:r>
      <w:proofErr w:type="spellStart"/>
      <w:r w:rsidRPr="00E76E45">
        <w:rPr>
          <w:rFonts w:ascii="Aptos"/>
          <w:lang w:val="en-US"/>
        </w:rPr>
        <w:t>Accili</w:t>
      </w:r>
      <w:proofErr w:type="spellEnd"/>
      <w:r w:rsidRPr="00E76E45">
        <w:rPr>
          <w:rFonts w:ascii="Aptos"/>
          <w:lang w:val="en-US"/>
        </w:rPr>
        <w:t xml:space="preserve">, D., Hunter, T., </w:t>
      </w:r>
      <w:proofErr w:type="spellStart"/>
      <w:r w:rsidRPr="00E76E45">
        <w:rPr>
          <w:rFonts w:ascii="Aptos"/>
          <w:lang w:val="en-US"/>
        </w:rPr>
        <w:t>Maniatis</w:t>
      </w:r>
      <w:proofErr w:type="spellEnd"/>
      <w:r w:rsidRPr="00E76E45">
        <w:rPr>
          <w:rFonts w:ascii="Aptos"/>
          <w:lang w:val="en-US"/>
        </w:rPr>
        <w:t xml:space="preserve">, T., </w:t>
      </w:r>
      <w:proofErr w:type="spellStart"/>
      <w:r w:rsidRPr="00E76E45">
        <w:rPr>
          <w:rFonts w:ascii="Aptos"/>
          <w:lang w:val="en-US"/>
        </w:rPr>
        <w:t>Califano</w:t>
      </w:r>
      <w:proofErr w:type="spellEnd"/>
      <w:r w:rsidRPr="00E76E45">
        <w:rPr>
          <w:rFonts w:ascii="Aptos"/>
          <w:lang w:val="en-US"/>
        </w:rPr>
        <w:t>, A., Honig, B., 2012. Structure-based prediction of protein-protein interactions on a genome-wide scale. Nature 490, 556–560. https://doi.org/10.1038/nature11503</w:t>
      </w:r>
    </w:p>
    <w:p w14:paraId="704258B5" w14:textId="3A802B7D" w:rsidR="0097666B" w:rsidRPr="0097666B" w:rsidRDefault="00E76E45">
      <w:pPr>
        <w:rPr>
          <w:lang w:val="en-US"/>
        </w:rPr>
      </w:pPr>
      <w:r>
        <w:rPr>
          <w:lang w:val="en-US"/>
        </w:rPr>
        <w:fldChar w:fldCharType="end"/>
      </w:r>
    </w:p>
    <w:sectPr w:rsidR="0097666B" w:rsidRPr="0097666B">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4"/>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666B"/>
    <w:rsid w:val="005E23BA"/>
    <w:rsid w:val="007447C5"/>
    <w:rsid w:val="0097666B"/>
    <w:rsid w:val="00BB702D"/>
    <w:rsid w:val="00D238ED"/>
    <w:rsid w:val="00E76E45"/>
    <w:rsid w:val="00E97EB1"/>
  </w:rsids>
  <m:mathPr>
    <m:mathFont m:val="Cambria Math"/>
    <m:brkBin m:val="before"/>
    <m:brkBinSub m:val="--"/>
    <m:smallFrac m:val="0"/>
    <m:dispDef/>
    <m:lMargin m:val="0"/>
    <m:rMargin m:val="0"/>
    <m:defJc m:val="centerGroup"/>
    <m:wrapIndent m:val="1440"/>
    <m:intLim m:val="subSup"/>
    <m:naryLim m:val="undOvr"/>
  </m:mathPr>
  <w:themeFontLang w:val="en-MX"/>
  <w:clrSchemeMapping w:bg1="light1" w:t1="dark1" w:bg2="light2" w:t2="dark2" w:accent1="accent1" w:accent2="accent2" w:accent3="accent3" w:accent4="accent4" w:accent5="accent5" w:accent6="accent6" w:hyperlink="hyperlink" w:followedHyperlink="followedHyperlink"/>
  <w:decimalSymbol w:val="."/>
  <w:listSeparator w:val=","/>
  <w14:docId w14:val="72AA9AB8"/>
  <w15:chartTrackingRefBased/>
  <w15:docId w15:val="{E3334E12-3FD5-7449-8C87-2C75DF69AE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MX"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666B"/>
  </w:style>
  <w:style w:type="paragraph" w:styleId="Heading1">
    <w:name w:val="heading 1"/>
    <w:basedOn w:val="Normal"/>
    <w:next w:val="Normal"/>
    <w:link w:val="Heading1Char"/>
    <w:uiPriority w:val="9"/>
    <w:qFormat/>
    <w:rsid w:val="0097666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7666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7666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666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666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666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666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666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666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666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7666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7666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7666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7666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7666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7666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7666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7666B"/>
    <w:rPr>
      <w:rFonts w:eastAsiaTheme="majorEastAsia" w:cstheme="majorBidi"/>
      <w:color w:val="272727" w:themeColor="text1" w:themeTint="D8"/>
    </w:rPr>
  </w:style>
  <w:style w:type="paragraph" w:styleId="Title">
    <w:name w:val="Title"/>
    <w:basedOn w:val="Normal"/>
    <w:next w:val="Normal"/>
    <w:link w:val="TitleChar"/>
    <w:uiPriority w:val="10"/>
    <w:qFormat/>
    <w:rsid w:val="0097666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666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666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7666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666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7666B"/>
    <w:rPr>
      <w:i/>
      <w:iCs/>
      <w:color w:val="404040" w:themeColor="text1" w:themeTint="BF"/>
    </w:rPr>
  </w:style>
  <w:style w:type="paragraph" w:styleId="ListParagraph">
    <w:name w:val="List Paragraph"/>
    <w:basedOn w:val="Normal"/>
    <w:uiPriority w:val="34"/>
    <w:qFormat/>
    <w:rsid w:val="0097666B"/>
    <w:pPr>
      <w:ind w:left="720"/>
      <w:contextualSpacing/>
    </w:pPr>
  </w:style>
  <w:style w:type="character" w:styleId="IntenseEmphasis">
    <w:name w:val="Intense Emphasis"/>
    <w:basedOn w:val="DefaultParagraphFont"/>
    <w:uiPriority w:val="21"/>
    <w:qFormat/>
    <w:rsid w:val="0097666B"/>
    <w:rPr>
      <w:i/>
      <w:iCs/>
      <w:color w:val="0F4761" w:themeColor="accent1" w:themeShade="BF"/>
    </w:rPr>
  </w:style>
  <w:style w:type="paragraph" w:styleId="IntenseQuote">
    <w:name w:val="Intense Quote"/>
    <w:basedOn w:val="Normal"/>
    <w:next w:val="Normal"/>
    <w:link w:val="IntenseQuoteChar"/>
    <w:uiPriority w:val="30"/>
    <w:qFormat/>
    <w:rsid w:val="0097666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7666B"/>
    <w:rPr>
      <w:i/>
      <w:iCs/>
      <w:color w:val="0F4761" w:themeColor="accent1" w:themeShade="BF"/>
    </w:rPr>
  </w:style>
  <w:style w:type="character" w:styleId="IntenseReference">
    <w:name w:val="Intense Reference"/>
    <w:basedOn w:val="DefaultParagraphFont"/>
    <w:uiPriority w:val="32"/>
    <w:qFormat/>
    <w:rsid w:val="0097666B"/>
    <w:rPr>
      <w:b/>
      <w:bCs/>
      <w:smallCaps/>
      <w:color w:val="0F4761" w:themeColor="accent1" w:themeShade="BF"/>
      <w:spacing w:val="5"/>
    </w:rPr>
  </w:style>
  <w:style w:type="table" w:styleId="TableGrid">
    <w:name w:val="Table Grid"/>
    <w:basedOn w:val="TableNormal"/>
    <w:uiPriority w:val="39"/>
    <w:rsid w:val="009766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76E45"/>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7</Pages>
  <Words>10510</Words>
  <Characters>59912</Characters>
  <Application>Microsoft Office Word</Application>
  <DocSecurity>0</DocSecurity>
  <Lines>499</Lines>
  <Paragraphs>140</Paragraphs>
  <ScaleCrop>false</ScaleCrop>
  <Company/>
  <LinksUpToDate>false</LinksUpToDate>
  <CharactersWithSpaces>7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DEL RIO GUERRA</dc:creator>
  <cp:keywords/>
  <dc:description/>
  <cp:lastModifiedBy>GABRIEL DEL RIO GUERRA</cp:lastModifiedBy>
  <cp:revision>2</cp:revision>
  <dcterms:created xsi:type="dcterms:W3CDTF">2024-08-20T00:43:00Z</dcterms:created>
  <dcterms:modified xsi:type="dcterms:W3CDTF">2024-08-20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73MTEeI5"/&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